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65A2A1D8" w:rsidR="003B21EA" w:rsidRDefault="00FC13FB" w:rsidP="003B21EA">
      <w:pPr>
        <w:pStyle w:val="NormalWeb"/>
      </w:pPr>
      <w:r>
        <w:rPr>
          <w:lang w:val="en-US"/>
        </w:rPr>
        <w:t>Small</w:t>
      </w:r>
      <w:r w:rsidR="00C45E7D">
        <w:rPr>
          <w:lang w:val="en-US"/>
        </w:rPr>
        <w:t>-</w:t>
      </w:r>
      <w:r>
        <w:rPr>
          <w:lang w:val="en-US"/>
        </w:rPr>
        <w:t xml:space="preserve">angle scattering (SAS) experiments are widely used for </w:t>
      </w:r>
      <w:r w:rsidR="004D383F">
        <w:rPr>
          <w:lang w:val="en-US"/>
        </w:rPr>
        <w:t xml:space="preserve">the </w:t>
      </w:r>
      <w:r>
        <w:rPr>
          <w:lang w:val="en-US"/>
        </w:rPr>
        <w:t xml:space="preserve">characterization of biological macromolecules in solution. </w:t>
      </w:r>
      <w:r w:rsidR="00C45E7D">
        <w:rPr>
          <w:lang w:val="en-US"/>
        </w:rPr>
        <w:t xml:space="preserve">SAS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intrinsically disordered proteins</w:t>
      </w:r>
      <w:r w:rsidR="003F11DB">
        <w:rPr>
          <w:lang w:val="en-US"/>
        </w:rPr>
        <w:t xml:space="preserve"> (IDPs)</w:t>
      </w:r>
      <w:r w:rsidR="00D16E6A">
        <w:rPr>
          <w:lang w:val="en-US"/>
        </w:rPr>
        <w:t xml:space="preserve">.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 xml:space="preserve">The </w:t>
      </w:r>
      <w:r w:rsidR="0060438E" w:rsidRPr="00AB73E9">
        <w:rPr>
          <w:lang w:val="en-US"/>
        </w:rPr>
        <w:t>programs for</w:t>
      </w:r>
      <w:r w:rsidR="00483C00">
        <w:rPr>
          <w:lang w:val="en-US"/>
        </w:rPr>
        <w:t xml:space="preserve"> </w:t>
      </w:r>
      <w:r w:rsidR="0060438E" w:rsidRPr="00AB73E9">
        <w:rPr>
          <w:lang w:val="en-US"/>
        </w:rPr>
        <w:t>estimati</w:t>
      </w:r>
      <w:r w:rsidR="00AB73E9" w:rsidRPr="00AB73E9">
        <w:rPr>
          <w:lang w:val="en-US"/>
        </w:rPr>
        <w:t>on of</w:t>
      </w:r>
      <w:r w:rsidR="0060438E" w:rsidRPr="00AB73E9">
        <w:rPr>
          <w:lang w:val="en-US"/>
        </w:rPr>
        <w:t xml:space="preserve"> MW and </w:t>
      </w:r>
      <w:r w:rsidR="0060438E" w:rsidRPr="00AB73E9">
        <w:rPr>
          <w:i/>
          <w:iCs/>
          <w:lang w:val="en-US"/>
        </w:rPr>
        <w:t>D</w:t>
      </w:r>
      <w:r w:rsidR="0060438E" w:rsidRPr="00AB73E9">
        <w:rPr>
          <w:i/>
          <w:iCs/>
          <w:vertAlign w:val="subscript"/>
          <w:lang w:val="en-US"/>
        </w:rPr>
        <w:t>max</w:t>
      </w:r>
      <w:r w:rsidR="0060438E" w:rsidRPr="00AB73E9">
        <w:rPr>
          <w:lang w:val="en-US"/>
        </w:rPr>
        <w:t xml:space="preserve"> </w:t>
      </w:r>
      <w:r w:rsidR="003F11DB">
        <w:rPr>
          <w:lang w:val="en-US"/>
        </w:rPr>
        <w:t xml:space="preserve">are included in the ATSAS package and </w:t>
      </w:r>
      <w:r w:rsidR="0060438E" w:rsidRPr="00AB73E9">
        <w:rPr>
          <w:lang w:val="en-US"/>
        </w:rPr>
        <w:t>w</w:t>
      </w:r>
      <w:r w:rsidR="00AB73E9" w:rsidRPr="00AB73E9">
        <w:rPr>
          <w:lang w:val="en-US"/>
        </w:rPr>
        <w:t>ill</w:t>
      </w:r>
      <w:r w:rsidR="0060438E" w:rsidRPr="00AB73E9">
        <w:rPr>
          <w:lang w:val="en-US"/>
        </w:rPr>
        <w:t xml:space="preserve"> </w:t>
      </w:r>
      <w:r w:rsidR="00AB73E9" w:rsidRPr="00AB73E9">
        <w:rPr>
          <w:lang w:val="en-US"/>
        </w:rPr>
        <w:t xml:space="preserve">be </w:t>
      </w:r>
      <w:r w:rsidR="003F11DB">
        <w:rPr>
          <w:lang w:val="en-US"/>
        </w:rPr>
        <w:t>publicly available in</w:t>
      </w:r>
      <w:r w:rsidR="0060438E" w:rsidRPr="00AB73E9">
        <w:rPr>
          <w:lang w:val="en-US"/>
        </w:rPr>
        <w:t xml:space="preserve"> the ne</w:t>
      </w:r>
      <w:r w:rsidR="00AB73E9" w:rsidRPr="00AB73E9">
        <w:rPr>
          <w:lang w:val="en-US"/>
        </w:rPr>
        <w:t>xt</w:t>
      </w:r>
      <w:r w:rsidR="0060438E" w:rsidRPr="00AB73E9">
        <w:rPr>
          <w:lang w:val="en-US"/>
        </w:rPr>
        <w:t xml:space="preserve"> release, </w:t>
      </w:r>
      <w:r w:rsidR="00483C00">
        <w:rPr>
          <w:lang w:val="en-US"/>
        </w:rPr>
        <w:t xml:space="preserve">while </w:t>
      </w:r>
      <w:r w:rsidR="0060438E" w:rsidRPr="00AB73E9">
        <w:rPr>
          <w:lang w:val="en-US"/>
        </w:rPr>
        <w:t xml:space="preserve">the </w:t>
      </w:r>
      <w:r w:rsidR="00AB73E9" w:rsidRPr="00AB73E9">
        <w:rPr>
          <w:lang w:val="en-US"/>
        </w:rPr>
        <w:t xml:space="preserve">python </w:t>
      </w:r>
      <w:r w:rsidR="009D7113" w:rsidRPr="00AB73E9">
        <w:rPr>
          <w:lang w:val="en-US"/>
        </w:rPr>
        <w:t>code for</w:t>
      </w:r>
      <w:r w:rsidR="0060438E" w:rsidRPr="00AB73E9">
        <w:rPr>
          <w:lang w:val="en-US"/>
        </w:rPr>
        <w:t xml:space="preserve"> </w:t>
      </w:r>
      <w:r w:rsidR="009D7113" w:rsidRPr="00AB73E9">
        <w:rPr>
          <w:lang w:val="en-US"/>
        </w:rPr>
        <w:t xml:space="preserve">generation </w:t>
      </w:r>
      <w:r w:rsidR="0060438E" w:rsidRPr="00AB73E9">
        <w:rPr>
          <w:lang w:val="en-US"/>
        </w:rPr>
        <w:t>of NN model</w:t>
      </w:r>
      <w:r w:rsidR="00AB73E9" w:rsidRPr="00AB73E9">
        <w:rPr>
          <w:lang w:val="en-US"/>
        </w:rPr>
        <w:t xml:space="preserve">s, for </w:t>
      </w:r>
      <w:r w:rsidR="0060438E" w:rsidRPr="00AB73E9">
        <w:rPr>
          <w:lang w:val="en-US"/>
        </w:rPr>
        <w:t xml:space="preserve">its </w:t>
      </w:r>
      <w:r w:rsidR="009D7113" w:rsidRPr="00AB73E9">
        <w:rPr>
          <w:lang w:val="en-US"/>
        </w:rPr>
        <w:t>application</w:t>
      </w:r>
      <w:r w:rsidR="0060438E" w:rsidRPr="00AB73E9">
        <w:rPr>
          <w:lang w:val="en-US"/>
        </w:rPr>
        <w:t xml:space="preserve"> on SAS data</w:t>
      </w:r>
      <w:r w:rsidR="00593655">
        <w:rPr>
          <w:lang w:val="en-US"/>
        </w:rPr>
        <w:t xml:space="preserve">, as well as </w:t>
      </w:r>
      <w:r w:rsidR="00AB73E9" w:rsidRPr="00AB73E9">
        <w:rPr>
          <w:lang w:val="en-US"/>
        </w:rPr>
        <w:t xml:space="preserve">many other </w:t>
      </w:r>
      <w:r w:rsidR="003F11DB">
        <w:rPr>
          <w:lang w:val="en-US"/>
        </w:rPr>
        <w:t xml:space="preserve">useful </w:t>
      </w:r>
      <w:r w:rsidR="00AB73E9" w:rsidRPr="00AB73E9">
        <w:rPr>
          <w:lang w:val="en-US"/>
        </w:rPr>
        <w:t>utilities</w:t>
      </w:r>
      <w:r w:rsidR="003F11DB">
        <w:rPr>
          <w:lang w:val="en-US"/>
        </w:rPr>
        <w:t>,</w:t>
      </w:r>
      <w:r w:rsidR="009D7113" w:rsidRPr="00AB73E9">
        <w:rPr>
          <w:lang w:val="en-US"/>
        </w:rPr>
        <w:t xml:space="preserve"> </w:t>
      </w:r>
      <w:r w:rsidR="00593655">
        <w:rPr>
          <w:lang w:val="en-US"/>
        </w:rPr>
        <w:t>are</w:t>
      </w:r>
      <w:r w:rsidR="009D7113" w:rsidRPr="00AB73E9">
        <w:rPr>
          <w:lang w:val="en-US"/>
        </w:rPr>
        <w:t xml:space="preserve"> freely available at the git</w:t>
      </w:r>
      <w:r w:rsidR="0060438E" w:rsidRPr="00AB73E9">
        <w:rPr>
          <w:lang w:val="en-US"/>
        </w:rPr>
        <w:t>-</w:t>
      </w:r>
      <w:r w:rsidR="009D7113" w:rsidRPr="00AB73E9">
        <w:rPr>
          <w:lang w:val="en-US"/>
        </w:rPr>
        <w:t>hub for academic use.</w:t>
      </w:r>
      <w:r w:rsidR="003B21EA" w:rsidRPr="00AB73E9">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E61D357" w:rsidR="00CF54EA" w:rsidRPr="00CF54EA" w:rsidRDefault="003B21EA" w:rsidP="003B21EA">
      <w:pPr>
        <w:pStyle w:val="NormalWeb"/>
      </w:pPr>
      <w:r>
        <w:t xml:space="preserve"> </w:t>
      </w:r>
      <w:r w:rsidR="002C3D2B">
        <w:rPr>
          <w:lang w:val="en-US"/>
        </w:rP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49B81DF7"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S data analysis.</w:t>
      </w:r>
    </w:p>
    <w:p w14:paraId="1D0D9618" w14:textId="4E920FC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A516A4">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796E32">
        <w:rPr>
          <w:lang w:val="en-US"/>
        </w:rPr>
        <w:t>side</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25A50FD2"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 xml:space="preserve">A NN with enough capacity will learn how to </w:t>
      </w:r>
      <w:r w:rsidR="00F341FD">
        <w:rPr>
          <w:lang w:val="en-US"/>
        </w:rPr>
        <w:t>filter</w:t>
      </w:r>
      <w:r w:rsidR="00E775B2">
        <w:rPr>
          <w:lang w:val="en-US"/>
        </w:rPr>
        <w:t xml:space="preser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D674BD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appears to be </w:t>
      </w:r>
      <w:r w:rsidR="00FC6BB9">
        <w:rPr>
          <w:lang w:val="en-US"/>
        </w:rPr>
        <w:t>unique in the SA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2A8C75A7"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933660">
        <w:rPr>
          <w:lang w:val="en-US"/>
        </w:rPr>
        <w:t xml:space="preserve">e.g. </w:t>
      </w:r>
      <w:r w:rsidR="00DF3B87">
        <w:rPr>
          <w:lang w:val="en-US"/>
        </w:rPr>
        <w:t>for</w:t>
      </w:r>
      <w:r w:rsidR="00933660">
        <w:rPr>
          <w:lang w:val="en-US"/>
        </w:rPr>
        <w:t xml:space="preserve"> the </w:t>
      </w:r>
      <w:r w:rsidR="00EC6A48">
        <w:rPr>
          <w:lang w:val="en-US"/>
        </w:rPr>
        <w:t xml:space="preserve">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are not very accurate</w:t>
      </w:r>
      <w:r w:rsidR="00933660">
        <w:rPr>
          <w:lang w:val="en-US"/>
        </w:rPr>
        <w:t xml:space="preserve"> with as a usual rule of thumb an error of </w:t>
      </w:r>
      <w:r w:rsidR="00EC6A48">
        <w:rPr>
          <w:lang w:val="en-US"/>
        </w:rPr>
        <w:t xml:space="preserve">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395115">
        <w:rPr>
          <w:lang w:val="en-US"/>
        </w:rPr>
        <w:t xml:space="preserve">In circumstances where the protein concentration cannot be accurately determined (e.g. for in-line SEC-SAXS experiments), these methods </w:t>
      </w:r>
      <w:r w:rsidR="009715A1">
        <w:rPr>
          <w:lang w:val="en-US"/>
        </w:rPr>
        <w:t>are necessary to obtain</w:t>
      </w:r>
      <w:r w:rsidR="00395115">
        <w:rPr>
          <w:lang w:val="en-US"/>
        </w:rPr>
        <w:t xml:space="preserve"> a reliable MW assessment. </w:t>
      </w:r>
      <w:r w:rsidR="002E26FF">
        <w:rPr>
          <w:lang w:val="en-US"/>
        </w:rPr>
        <w:t>In the scope of this work, we are interested in concentration-independent methods.</w:t>
      </w:r>
    </w:p>
    <w:p w14:paraId="3E143C0F" w14:textId="568CE9AE"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r w:rsidR="004D383F">
        <w:rPr>
          <w:lang w:val="en-US"/>
        </w:rPr>
        <w:t>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80175D"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411A479B"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189330A3" w:rsidR="0087362A" w:rsidRPr="0087362A" w:rsidRDefault="0080175D"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lastRenderedPageBreak/>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80175D"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3FE62DAA"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54B08E22" w:rsidR="00B61C86" w:rsidRPr="006944F6" w:rsidRDefault="00CF1E62" w:rsidP="00B61C86">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found different couples of c and k values for proteins and RNA, therefore, it </w:t>
      </w:r>
      <w:r w:rsidR="00B61C86">
        <w:rPr>
          <w:lang w:val="en-US"/>
        </w:rPr>
        <w:t xml:space="preserve">is the only available </w:t>
      </w:r>
      <w:r w:rsidR="00BF1AED">
        <w:rPr>
          <w:lang w:val="en-US"/>
        </w:rPr>
        <w:t xml:space="preserve">to date </w:t>
      </w:r>
      <w:r w:rsidR="00B61C86">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7BB0C60"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r w:rsidR="00AB136B">
        <w:rPr>
          <w:lang w:val="en-US"/>
        </w:rPr>
        <w:t xml:space="preserve"> -</w:t>
      </w:r>
      <w:r w:rsidR="008B2AAA">
        <w:rPr>
          <w:lang w:val="en-US"/>
        </w:rPr>
        <w:t xml:space="preserve">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 xml:space="preserve">(Guinier and Fournet, </w:t>
      </w:r>
      <w:r w:rsidR="00B606D3" w:rsidRPr="00B606D3">
        <w:rPr>
          <w:noProof/>
          <w:lang w:val="en-US"/>
        </w:rPr>
        <w:lastRenderedPageBreak/>
        <w:t>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w:t>
      </w:r>
      <w:r w:rsidR="00880815" w:rsidRPr="00C96A6C">
        <w:rPr>
          <w:i/>
          <w:iCs/>
          <w:lang w:val="en-US"/>
        </w:rPr>
        <w:t>D</w:t>
      </w:r>
      <w:r w:rsidR="00880815" w:rsidRPr="00C96A6C">
        <w:rPr>
          <w:i/>
          <w:iCs/>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 xml:space="preserve">Therefore, small deviations of </w:t>
      </w:r>
      <w:r w:rsidR="00B606D3" w:rsidRPr="00C96A6C">
        <w:rPr>
          <w:i/>
          <w:iCs/>
          <w:lang w:val="en-US"/>
        </w:rPr>
        <w:t>D</w:t>
      </w:r>
      <w:r w:rsidR="00B606D3" w:rsidRPr="00C96A6C">
        <w:rPr>
          <w:i/>
          <w:iCs/>
          <w:vertAlign w:val="subscript"/>
          <w:lang w:val="en-US"/>
        </w:rPr>
        <w:t>max</w:t>
      </w:r>
      <w:r w:rsidR="00B606D3">
        <w:rPr>
          <w:lang w:val="en-US"/>
        </w:rPr>
        <w:t xml:space="preserve"> are acceptable and do not change the final solution,  thus precise estimation of </w:t>
      </w:r>
      <w:r w:rsidR="00B606D3" w:rsidRPr="00C96A6C">
        <w:rPr>
          <w:i/>
          <w:iCs/>
          <w:lang w:val="en-US"/>
        </w:rPr>
        <w:t>D</w:t>
      </w:r>
      <w:r w:rsidR="00B606D3" w:rsidRPr="00C96A6C">
        <w:rPr>
          <w:i/>
          <w:iCs/>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4E01C01C" w14:textId="5789EBDC" w:rsidR="00CF748F"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CF748F">
        <w:rPr>
          <w:lang w:val="en-US"/>
        </w:rPr>
        <w:t>A NN consists of layers of interconnected units (fig.1). Each unit essentially performs a multiple linear regression operation</w:t>
      </w:r>
      <w:r w:rsidR="00CD61A4">
        <w:rPr>
          <w:lang w:val="en-US"/>
        </w:rPr>
        <w:t xml:space="preserve">, </w:t>
      </w:r>
      <w:r w:rsidR="00794186">
        <w:rPr>
          <w:lang w:val="en-US"/>
        </w:rPr>
        <w:t xml:space="preserve">then </w:t>
      </w:r>
      <w:r w:rsidR="00CD61A4">
        <w:rPr>
          <w:lang w:val="en-US"/>
        </w:rPr>
        <w:t>appl</w:t>
      </w:r>
      <w:r w:rsidR="00794186">
        <w:rPr>
          <w:lang w:val="en-US"/>
        </w:rPr>
        <w:t>i</w:t>
      </w:r>
      <w:r w:rsidR="00CD61A4">
        <w:rPr>
          <w:lang w:val="en-US"/>
        </w:rPr>
        <w:t>es some activation function</w:t>
      </w:r>
      <w:r w:rsidR="00794186">
        <w:rPr>
          <w:lang w:val="en-US"/>
        </w:rPr>
        <w:t>,</w:t>
      </w:r>
      <w:r w:rsidR="00CD61A4">
        <w:rPr>
          <w:lang w:val="en-US"/>
        </w:rPr>
        <w:t xml:space="preserve"> and</w:t>
      </w:r>
      <w:r w:rsidR="00CF748F">
        <w:rPr>
          <w:lang w:val="en-US"/>
        </w:rPr>
        <w:t xml:space="preserve"> passes the result </w:t>
      </w:r>
      <w:r w:rsidR="00794186">
        <w:rPr>
          <w:lang w:val="en-US"/>
        </w:rPr>
        <w:t xml:space="preserve">further </w:t>
      </w:r>
      <w:r w:rsidR="00CD61A4">
        <w:rPr>
          <w:lang w:val="en-US"/>
        </w:rPr>
        <w:t>to the next layer</w:t>
      </w:r>
      <w:r w:rsidR="00CF748F">
        <w:rPr>
          <w:lang w:val="en-US"/>
        </w:rPr>
        <w:t xml:space="preserve">. </w:t>
      </w:r>
      <w:r w:rsidR="00BE7B2B">
        <w:rPr>
          <w:lang w:val="en-US"/>
        </w:rPr>
        <w:t>Mathematically speaking, i</w:t>
      </w:r>
      <w:r w:rsidR="00CF748F">
        <w:rPr>
          <w:lang w:val="en-US"/>
        </w:rPr>
        <w:t>f we have an input vector</w:t>
      </w:r>
      <w:r w:rsidR="00794186">
        <w:rPr>
          <w:lang w:val="en-US"/>
        </w:rPr>
        <w:t xml:space="preserve"> </w:t>
      </w:r>
      <m:oMath>
        <m:acc>
          <m:accPr>
            <m:chr m:val="⃗"/>
            <m:ctrlPr>
              <w:rPr>
                <w:rFonts w:ascii="Cambria Math" w:hAnsi="Cambria Math"/>
                <w:i/>
                <w:lang w:val="en-US"/>
              </w:rPr>
            </m:ctrlPr>
          </m:accPr>
          <m:e>
            <m:r>
              <w:rPr>
                <w:rFonts w:ascii="Cambria Math" w:hAnsi="Cambria Math"/>
                <w:lang w:val="en-US"/>
              </w:rPr>
              <m:t>X</m:t>
            </m:r>
          </m:e>
        </m:acc>
      </m:oMath>
      <w:r w:rsidR="00CF748F">
        <w:rPr>
          <w:lang w:val="en-US"/>
        </w:rPr>
        <w:t xml:space="preserve">, the unit does a dot multiplication of that vector with an internally stored vector of </w:t>
      </w:r>
      <w:r w:rsidR="00794186">
        <w:rPr>
          <w:lang w:val="en-US"/>
        </w:rPr>
        <w:t>“</w:t>
      </w:r>
      <w:r w:rsidR="00CF748F">
        <w:rPr>
          <w:lang w:val="en-US"/>
        </w:rPr>
        <w:t>weights</w:t>
      </w:r>
      <w:r w:rsidR="00794186">
        <w:rPr>
          <w:lang w:val="en-US"/>
        </w:rPr>
        <w:t>”</w:t>
      </w:r>
      <w:r w:rsidR="00CF748F">
        <w:rPr>
          <w:lang w:val="en-US"/>
        </w:rPr>
        <w:t xml:space="preserve"> of the same dimensionality</w:t>
      </w:r>
      <w:r w:rsidR="00794186">
        <w:rPr>
          <w:lang w:val="en-US"/>
        </w:rPr>
        <w:t xml:space="preserve"> and adds a constant (</w:t>
      </w:r>
      <w:r w:rsidR="001555E1">
        <w:rPr>
          <w:lang w:val="en-US"/>
        </w:rPr>
        <w:t xml:space="preserve">a </w:t>
      </w:r>
      <w:r w:rsidR="00794186">
        <w:rPr>
          <w:lang w:val="en-US"/>
        </w:rPr>
        <w:t>“bias”)</w:t>
      </w:r>
      <w:r w:rsidR="00CF748F">
        <w:rPr>
          <w:lang w:val="en-US"/>
        </w:rPr>
        <w:t>:</w:t>
      </w:r>
    </w:p>
    <w:p w14:paraId="43685247" w14:textId="4CD0E306" w:rsidR="00CF748F" w:rsidRDefault="00B55833" w:rsidP="00CF748F">
      <w:pPr>
        <w:pStyle w:val="NormalWeb"/>
        <w:jc w:val="right"/>
        <w:rPr>
          <w:lang w:val="en-US"/>
        </w:rPr>
      </w:pPr>
      <m:oMath>
        <m:acc>
          <m:accPr>
            <m:chr m:val="⃗"/>
            <m:ctrlPr>
              <w:rPr>
                <w:rFonts w:ascii="Cambria Math" w:hAnsi="Cambria Math"/>
                <w:i/>
                <w:lang w:val="en-US"/>
              </w:rPr>
            </m:ctrlPr>
          </m:accPr>
          <m:e>
            <m:r>
              <w:rPr>
                <w:rFonts w:ascii="Cambria Math" w:hAnsi="Cambria Math"/>
                <w:lang w:val="en-US"/>
              </w:rPr>
              <m:t>out</m:t>
            </m:r>
          </m:e>
        </m:acc>
        <m:r>
          <w:rPr>
            <w:rFonts w:ascii="Cambria Math" w:hAnsi="Cambria Math"/>
            <w:lang w:val="en-US"/>
          </w:rPr>
          <m:t>=f(</m:t>
        </m:r>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oMath>
      <w:r w:rsidR="00CF748F">
        <w:rPr>
          <w:lang w:val="en-US"/>
        </w:rPr>
        <w:t xml:space="preserve">, </w:t>
      </w:r>
      <w:r w:rsidR="00CF748F">
        <w:rPr>
          <w:lang w:val="en-US"/>
        </w:rPr>
        <w:tab/>
      </w:r>
      <w:r w:rsidR="00CF748F">
        <w:rPr>
          <w:lang w:val="en-US"/>
        </w:rPr>
        <w:tab/>
      </w:r>
      <w:r w:rsidR="00CF748F">
        <w:rPr>
          <w:lang w:val="en-US"/>
        </w:rPr>
        <w:tab/>
      </w:r>
      <w:r w:rsidR="00CF748F">
        <w:rPr>
          <w:lang w:val="en-US"/>
        </w:rPr>
        <w:tab/>
      </w:r>
      <w:r w:rsidR="00CF748F">
        <w:rPr>
          <w:lang w:val="en-US"/>
        </w:rPr>
        <w:tab/>
        <w:t>(10)</w:t>
      </w:r>
    </w:p>
    <w:p w14:paraId="37C9C690" w14:textId="3EF6B879" w:rsidR="0021070E" w:rsidRDefault="00CF748F" w:rsidP="00D50857">
      <w:pPr>
        <w:pStyle w:val="NormalWeb"/>
        <w:rPr>
          <w:lang w:val="en-US"/>
        </w:rPr>
      </w:pPr>
      <w:r>
        <w:rPr>
          <w:lang w:val="en-US"/>
        </w:rPr>
        <w:t xml:space="preserve">where w is the array of weights associated with the unit, b is a scalar called “bias”, and f is some analytical </w:t>
      </w:r>
      <w:r w:rsidR="00BD472E">
        <w:rPr>
          <w:lang w:val="en-US"/>
        </w:rPr>
        <w:t xml:space="preserve">activation </w:t>
      </w:r>
      <w:r>
        <w:rPr>
          <w:lang w:val="en-US"/>
        </w:rPr>
        <w:t xml:space="preserve">function. </w:t>
      </w:r>
      <w:r w:rsidR="004F6AFB">
        <w:rPr>
          <w:lang w:val="en-US"/>
        </w:rPr>
        <w:t>For example, t</w:t>
      </w:r>
      <w:r>
        <w:rPr>
          <w:lang w:val="en-US"/>
        </w:rPr>
        <w:t xml:space="preserve">he very typical and </w:t>
      </w:r>
      <w:r>
        <w:rPr>
          <w:lang w:val="en-US"/>
        </w:rPr>
        <w:t>commonly used</w:t>
      </w:r>
      <w:r>
        <w:rPr>
          <w:lang w:val="en-US"/>
        </w:rPr>
        <w:t xml:space="preserve"> activation function is called </w:t>
      </w:r>
      <w:r>
        <w:rPr>
          <w:lang w:val="en-US"/>
        </w:rPr>
        <w:t>rectified Linear Unit (ReLU)</w:t>
      </w:r>
      <w:r>
        <w:rPr>
          <w:lang w:val="en-US"/>
        </w:rPr>
        <w:t xml:space="preserve"> and</w:t>
      </w:r>
      <w:r w:rsidR="00BD472E">
        <w:rPr>
          <w:lang w:val="en-US"/>
        </w:rPr>
        <w:t xml:space="preserve"> it</w:t>
      </w:r>
      <w:r>
        <w:rPr>
          <w:lang w:val="en-US"/>
        </w:rPr>
        <w:t xml:space="preserve"> simply passes on the positive numbers and nullifies the negative ones.</w:t>
      </w:r>
      <w:r w:rsidR="00BD472E">
        <w:rPr>
          <w:lang w:val="en-US"/>
        </w:rPr>
        <w:t xml:space="preserve"> </w:t>
      </w:r>
      <w:r w:rsidR="0043504B">
        <w:rPr>
          <w:lang w:val="en-US"/>
        </w:rPr>
        <w:t xml:space="preserve">If the units of the i-th layer are interconnected </w:t>
      </w:r>
      <w:r w:rsidR="005B3DD0">
        <w:rPr>
          <w:lang w:val="en-US"/>
        </w:rPr>
        <w:t>with</w:t>
      </w:r>
      <w:r w:rsidR="0043504B">
        <w:rPr>
          <w:lang w:val="en-US"/>
        </w:rPr>
        <w:t xml:space="preserve"> all units of the (i+1)-th layer, such architecture is called interconnected feedforward neural network, or a perceptron. </w:t>
      </w:r>
      <w:r w:rsidR="00332B3E">
        <w:rPr>
          <w:lang w:val="en-US"/>
        </w:rPr>
        <w:t>In layman’s terms, o</w:t>
      </w:r>
      <w:r w:rsidR="00332B3E">
        <w:rPr>
          <w:lang w:val="en-US"/>
        </w:rPr>
        <w:t xml:space="preserve">ne can consider a perceptron as an algorithm that can approximate any function and map its input vector </w:t>
      </w:r>
      <w:r w:rsidR="004653FD">
        <w:rPr>
          <w:lang w:val="en-US"/>
        </w:rPr>
        <w:t xml:space="preserve"> </w:t>
      </w:r>
      <m:oMath>
        <m:acc>
          <m:accPr>
            <m:chr m:val="⃗"/>
            <m:ctrlPr>
              <w:rPr>
                <w:rFonts w:ascii="Cambria Math" w:hAnsi="Cambria Math"/>
                <w:i/>
                <w:lang w:val="en-US"/>
              </w:rPr>
            </m:ctrlPr>
          </m:accPr>
          <m:e>
            <m:r>
              <w:rPr>
                <w:rFonts w:ascii="Cambria Math" w:hAnsi="Cambria Math"/>
                <w:lang w:val="en-US"/>
              </w:rPr>
              <m:t>X</m:t>
            </m:r>
          </m:e>
        </m:acc>
      </m:oMath>
      <w:r w:rsidR="00332B3E">
        <w:rPr>
          <w:lang w:val="en-US"/>
        </w:rPr>
        <w:t xml:space="preserve"> to </w:t>
      </w:r>
      <w:r w:rsidR="004653FD">
        <w:rPr>
          <w:lang w:val="en-US"/>
        </w:rPr>
        <w:t>the desired</w:t>
      </w:r>
      <w:r w:rsidR="00332B3E">
        <w:rPr>
          <w:lang w:val="en-US"/>
        </w:rPr>
        <w:t xml:space="preserve"> output value.</w:t>
      </w:r>
      <w:r w:rsidR="004653FD">
        <w:rPr>
          <w:lang w:val="en-US"/>
        </w:rPr>
        <w:t xml:space="preserve"> </w:t>
      </w:r>
      <w:r w:rsidR="00BD472E">
        <w:rPr>
          <w:lang w:val="en-US"/>
        </w:rPr>
        <w:t xml:space="preserve">During the training, </w:t>
      </w:r>
      <w:r w:rsidR="005B3DD0">
        <w:rPr>
          <w:lang w:val="en-US"/>
        </w:rPr>
        <w:t xml:space="preserve">perceptrons </w:t>
      </w:r>
      <w:r w:rsidR="00BD472E">
        <w:rPr>
          <w:lang w:val="en-US"/>
        </w:rPr>
        <w:t xml:space="preserve">usually </w:t>
      </w:r>
      <w:r w:rsidR="005B3DD0">
        <w:rPr>
          <w:lang w:val="en-US"/>
        </w:rPr>
        <w:t xml:space="preserve">learn </w:t>
      </w:r>
      <w:r w:rsidR="009F1653">
        <w:rPr>
          <w:lang w:val="en-US"/>
        </w:rPr>
        <w:t xml:space="preserve">how to predict output value </w:t>
      </w:r>
      <w:r w:rsidR="005B3DD0">
        <w:rPr>
          <w:lang w:val="en-US"/>
        </w:rPr>
        <w:t xml:space="preserve">on </w:t>
      </w:r>
      <w:r w:rsidR="00BD472E">
        <w:rPr>
          <w:lang w:val="en-US"/>
        </w:rPr>
        <w:t xml:space="preserve">quite </w:t>
      </w:r>
      <w:r w:rsidR="007826B3">
        <w:rPr>
          <w:lang w:val="en-US"/>
        </w:rPr>
        <w:t xml:space="preserve">a </w:t>
      </w:r>
      <w:r w:rsidR="00BD472E">
        <w:rPr>
          <w:lang w:val="en-US"/>
        </w:rPr>
        <w:t xml:space="preserve">big “training set” of couples (input data – expected output value). The </w:t>
      </w:r>
      <w:r w:rsidR="0021070E">
        <w:rPr>
          <w:lang w:val="en-US"/>
        </w:rPr>
        <w:t xml:space="preserve">embedded </w:t>
      </w:r>
      <w:r w:rsidR="005B3DD0">
        <w:rPr>
          <w:lang w:val="en-US"/>
        </w:rPr>
        <w:t xml:space="preserve">minimization </w:t>
      </w:r>
      <w:r w:rsidR="00BD472E">
        <w:rPr>
          <w:lang w:val="en-US"/>
        </w:rPr>
        <w:t xml:space="preserve">algorithm optimizes the weights and biases of all units in such a way, that the output value becomes as close to the known ground truth value as possible. Once trained, the NN can be used for predicting the </w:t>
      </w:r>
      <w:r w:rsidR="007826B3">
        <w:rPr>
          <w:lang w:val="en-US"/>
        </w:rPr>
        <w:t xml:space="preserve">desired </w:t>
      </w:r>
      <w:r w:rsidR="00BD472E">
        <w:rPr>
          <w:lang w:val="en-US"/>
        </w:rPr>
        <w:t>parameters from previously unseen input data.</w:t>
      </w:r>
    </w:p>
    <w:p w14:paraId="4E5C46AB" w14:textId="2C147AE3" w:rsidR="00CF748F" w:rsidRDefault="00BD472E" w:rsidP="00D50857">
      <w:pPr>
        <w:pStyle w:val="NormalWeb"/>
        <w:rPr>
          <w:lang w:val="en-US"/>
        </w:rPr>
      </w:pPr>
      <w:r>
        <w:rPr>
          <w:lang w:val="en-US"/>
        </w:rPr>
        <w:t xml:space="preserve"> </w:t>
      </w:r>
      <w:r w:rsidR="005B3DD0">
        <w:rPr>
          <w:lang w:val="en-US"/>
        </w:rPr>
        <w:t xml:space="preserve">To avoid overfitting – when the NN learns the training set too well and tries to fit specific, non-general features of the training set, the separate data called “validation set” is </w:t>
      </w:r>
      <w:r w:rsidR="0021070E">
        <w:rPr>
          <w:lang w:val="en-US"/>
        </w:rPr>
        <w:t>prepared</w:t>
      </w:r>
      <w:r w:rsidR="005B3DD0">
        <w:rPr>
          <w:lang w:val="en-US"/>
        </w:rPr>
        <w:t xml:space="preserve">. In this way, the NN learns on the training set but assesses the </w:t>
      </w:r>
      <w:r w:rsidR="0021070E">
        <w:rPr>
          <w:lang w:val="en-US"/>
        </w:rPr>
        <w:t>loss (</w:t>
      </w:r>
      <w:r w:rsidR="005B3DD0">
        <w:rPr>
          <w:lang w:val="en-US"/>
        </w:rPr>
        <w:t>discrepancy between prediction and ground truth</w:t>
      </w:r>
      <w:r w:rsidR="0021070E">
        <w:rPr>
          <w:lang w:val="en-US"/>
        </w:rPr>
        <w:t xml:space="preserve">) </w:t>
      </w:r>
      <w:r w:rsidR="005B3DD0">
        <w:rPr>
          <w:lang w:val="en-US"/>
        </w:rPr>
        <w:t xml:space="preserve">based on validation data. Finally, to benchmark the results against other methods, the third independent “test set” is </w:t>
      </w:r>
      <w:r w:rsidR="001555E1">
        <w:rPr>
          <w:lang w:val="en-US"/>
        </w:rPr>
        <w:t xml:space="preserve">usually </w:t>
      </w:r>
      <w:r w:rsidR="005B3DD0">
        <w:rPr>
          <w:lang w:val="en-US"/>
        </w:rPr>
        <w:t xml:space="preserve">used. </w:t>
      </w:r>
    </w:p>
    <w:p w14:paraId="5A9EE717" w14:textId="77777777" w:rsidR="0080175D" w:rsidRDefault="00CF748F" w:rsidP="00D50857">
      <w:pPr>
        <w:pStyle w:val="NormalWeb"/>
        <w:rPr>
          <w:lang w:val="en-US"/>
        </w:rPr>
      </w:pPr>
      <w:r>
        <w:rPr>
          <w:lang w:val="en-US"/>
        </w:rPr>
        <w:lastRenderedPageBreak/>
        <w:t xml:space="preserve"> </w:t>
      </w:r>
      <w:r w:rsidR="007826B3">
        <w:rPr>
          <w:lang w:val="en-US"/>
        </w:rPr>
        <w:t>In this work, w</w:t>
      </w:r>
      <w:r w:rsidR="00D746F4">
        <w:rPr>
          <w:lang w:val="en-US"/>
        </w:rPr>
        <w:t>e</w:t>
      </w:r>
      <w:r w:rsidR="007826B3">
        <w:rPr>
          <w:lang w:val="en-US"/>
        </w:rPr>
        <w:t xml:space="preserve"> have</w:t>
      </w:r>
      <w:r w:rsidR="00D746F4">
        <w:rPr>
          <w:lang w:val="en-US"/>
        </w:rPr>
        <w:t xml:space="preserve"> exploited Keras and Tensorflow modules in the python framework to construct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13160F">
        <w:rPr>
          <w:lang w:val="en-US"/>
        </w:rPr>
        <w:t xml:space="preserve"> </w:t>
      </w:r>
      <w:r w:rsidR="00D746F4">
        <w:rPr>
          <w:lang w:val="en-US"/>
        </w:rPr>
        <w:t xml:space="preserve">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sidR="00D50857">
        <w:rPr>
          <w:lang w:val="en-US"/>
        </w:rPr>
        <w:t>.</w:t>
      </w:r>
      <w:r w:rsidR="009536EA">
        <w:rPr>
          <w:lang w:val="en-US"/>
        </w:rPr>
        <w:t xml:space="preserve"> Since</w:t>
      </w:r>
      <w:r w:rsidR="00142B7A">
        <w:rPr>
          <w:lang w:val="en-US"/>
        </w:rPr>
        <w:t xml:space="preserve"> we expect the NN models to predict </w:t>
      </w:r>
      <w:r w:rsidR="00DD14CA">
        <w:rPr>
          <w:lang w:val="en-US"/>
        </w:rPr>
        <w:t xml:space="preserve">either </w:t>
      </w:r>
      <w:r w:rsidR="00142B7A">
        <w:rPr>
          <w:lang w:val="en-US"/>
        </w:rPr>
        <w:t xml:space="preserve">MW or </w:t>
      </w:r>
      <w:r w:rsidR="00142B7A" w:rsidRPr="00740E73">
        <w:rPr>
          <w:i/>
          <w:iCs/>
          <w:lang w:val="en-US"/>
        </w:rPr>
        <w:t>D</w:t>
      </w:r>
      <w:r w:rsidR="00142B7A" w:rsidRPr="00740E73">
        <w:rPr>
          <w:i/>
          <w:iCs/>
          <w:vertAlign w:val="subscript"/>
          <w:lang w:val="en-US"/>
        </w:rPr>
        <w:t>max</w:t>
      </w:r>
      <w:r w:rsidR="00142B7A">
        <w:rPr>
          <w:vertAlign w:val="subscript"/>
          <w:lang w:val="en-US"/>
        </w:rPr>
        <w:t xml:space="preserve">, </w:t>
      </w:r>
      <w:r w:rsidR="00142B7A">
        <w:rPr>
          <w:lang w:val="en-US"/>
        </w:rPr>
        <w:t>it seems natural to make the output layer containing a single unit with its value representing the value of the desired parameter.</w:t>
      </w:r>
    </w:p>
    <w:p w14:paraId="0D6CC2F2" w14:textId="0D1A973A" w:rsidR="00D50857" w:rsidRDefault="00142B7A" w:rsidP="00D50857">
      <w:pPr>
        <w:pStyle w:val="NormalWeb"/>
        <w:rPr>
          <w:lang w:val="en-US"/>
        </w:rPr>
      </w:pPr>
      <w:r>
        <w:rPr>
          <w:lang w:val="en-US"/>
        </w:rPr>
        <w:t xml:space="preserve"> </w:t>
      </w:r>
      <w:r w:rsidR="0080175D">
        <w:rPr>
          <w:lang w:val="en-US"/>
        </w:rPr>
        <w:t xml:space="preserve"> As</w:t>
      </w:r>
      <w:r w:rsidR="00D50857">
        <w:rPr>
          <w:lang w:val="en-US"/>
        </w:rPr>
        <w:t xml:space="preserv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SAXS data </w:t>
      </w:r>
      <w:r w:rsidR="0080175D">
        <w:rPr>
          <w:lang w:val="en-US"/>
        </w:rPr>
        <w:t>used for training</w:t>
      </w:r>
      <w:r w:rsidR="0080175D">
        <w:rPr>
          <w:lang w:val="en-US"/>
        </w:rPr>
        <w:t xml:space="preserve"> </w:t>
      </w:r>
      <w:r>
        <w:rPr>
          <w:lang w:val="en-US"/>
        </w:rPr>
        <w:t>first undergo</w:t>
      </w:r>
      <w:bookmarkStart w:id="0" w:name="_GoBack"/>
      <w:bookmarkEnd w:id="0"/>
      <w:r>
        <w:rPr>
          <w:lang w:val="en-US"/>
        </w:rPr>
        <w:t xml:space="preserve">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30CFB000"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w:t>
      </w:r>
      <w:r w:rsidR="00EF60E3">
        <w:rPr>
          <w:lang w:val="en-US"/>
        </w:rPr>
        <w:t>(3</w:t>
      </w:r>
      <w:r w:rsidR="00C63240">
        <w:rPr>
          <w:lang w:val="en-US"/>
        </w:rPr>
        <w:t>3560</w:t>
      </w:r>
      <w:r w:rsidR="00EF60E3">
        <w:rPr>
          <w:lang w:val="en-US"/>
        </w:rPr>
        <w:t xml:space="preserve"> weights, 241 biases) </w:t>
      </w:r>
      <w:r>
        <w:rPr>
          <w:lang w:val="en-US"/>
        </w:rPr>
        <w:t>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w:t>
      </w:r>
      <w:r>
        <w:rPr>
          <w:lang w:val="en-US"/>
        </w:rPr>
        <w:lastRenderedPageBreak/>
        <w:t>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2B467F98"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 xml:space="preserve">However, </w:t>
      </w:r>
      <w:r w:rsidR="00C26256">
        <w:rPr>
          <w:lang w:val="en-US"/>
        </w:rPr>
        <w:t xml:space="preserve">the diversity of models is limited by the database and </w:t>
      </w:r>
      <w:r w:rsidR="00132F0F">
        <w:rPr>
          <w:lang w:val="en-US"/>
        </w:rPr>
        <w:t>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0">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1D1F0275"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w:t>
      </w:r>
      <w:r w:rsidR="00231B4A">
        <w:rPr>
          <w:lang w:val="en-US"/>
        </w:rPr>
        <w:t>of</w:t>
      </w:r>
      <w:r w:rsidR="009378EB">
        <w:rPr>
          <w:lang w:val="en-US"/>
        </w:rPr>
        <w:t xml:space="preserve"> available methods in</w:t>
      </w:r>
      <w:r w:rsidR="00231B4A">
        <w:rPr>
          <w:lang w:val="en-US"/>
        </w:rPr>
        <w:t xml:space="preserve">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which implies that the proteins must be able to form crystals</w:t>
      </w:r>
      <w:r w:rsidR="00E51F83">
        <w:rPr>
          <w:lang w:val="en-US"/>
        </w:rPr>
        <w:t xml:space="preserve">. As is well known from crystallography, the smaller and globular proteins are more prone to </w:t>
      </w:r>
      <w:r w:rsidR="00B30522">
        <w:rPr>
          <w:lang w:val="en-US"/>
        </w:rPr>
        <w:t xml:space="preserve">be </w:t>
      </w:r>
      <w:r w:rsidR="00E51F83">
        <w:rPr>
          <w:lang w:val="en-US"/>
        </w:rPr>
        <w:t>crystallize</w:t>
      </w:r>
      <w:r w:rsidR="00B30522">
        <w:rPr>
          <w:lang w:val="en-US"/>
        </w:rPr>
        <w:t>d</w:t>
      </w:r>
      <w:r w:rsidR="00E51F83">
        <w:rPr>
          <w:lang w:val="en-US"/>
        </w:rPr>
        <w:t xml:space="preserve"> compared to large and flexible</w:t>
      </w:r>
      <w:r w:rsidR="00FA4324">
        <w:rPr>
          <w:lang w:val="en-US"/>
        </w:rPr>
        <w:t xml:space="preserve"> ones</w:t>
      </w:r>
      <w:r w:rsidR="00E51F83">
        <w:rPr>
          <w:lang w:val="en-US"/>
        </w:rPr>
        <w:t>.</w:t>
      </w:r>
    </w:p>
    <w:p w14:paraId="5543F0EC" w14:textId="51888738" w:rsidR="002B12DB" w:rsidRDefault="003947D6" w:rsidP="00880815">
      <w:pPr>
        <w:pStyle w:val="NormalWeb"/>
        <w:rPr>
          <w:lang w:val="en-US"/>
        </w:rPr>
      </w:pPr>
      <w:r>
        <w:rPr>
          <w:lang w:val="en-US"/>
        </w:rPr>
        <w:t xml:space="preserve"> </w:t>
      </w:r>
      <w:r w:rsidR="00122AC4">
        <w:rPr>
          <w:lang w:val="en-US"/>
        </w:rPr>
        <w:t xml:space="preserve"> </w:t>
      </w:r>
      <w:r>
        <w:rPr>
          <w:lang w:val="en-US"/>
        </w:rPr>
        <w:t>In contrast</w:t>
      </w:r>
      <w:r w:rsidR="002B12DB">
        <w:rPr>
          <w:lang w:val="en-US"/>
        </w:rPr>
        <w:t xml:space="preserve">, </w:t>
      </w:r>
      <w:r w:rsidR="00D62E6C">
        <w:rPr>
          <w:lang w:val="en-US"/>
        </w:rPr>
        <w:t>SAXS is a low-resolution technique and is typically used for the determination of supramolecular structures</w:t>
      </w:r>
      <w:r w:rsidR="0004309E">
        <w:rPr>
          <w:lang w:val="en-US"/>
        </w:rPr>
        <w:t>. Thus</w:t>
      </w:r>
      <w:r w:rsidR="00D62E6C">
        <w:rPr>
          <w:lang w:val="en-US"/>
        </w:rPr>
        <w:t xml:space="preserve">, it </w:t>
      </w:r>
      <w:r w:rsidR="00635D9C">
        <w:rPr>
          <w:lang w:val="en-US"/>
        </w:rPr>
        <w:t>mostly</w:t>
      </w:r>
      <w:r w:rsidR="00D62E6C">
        <w:rPr>
          <w:lang w:val="en-US"/>
        </w:rPr>
        <w:t xml:space="preserve"> </w:t>
      </w:r>
      <w:r w:rsidR="002B12DB">
        <w:rPr>
          <w:lang w:val="en-US"/>
        </w:rPr>
        <w:t>deals with relatively big proteins</w:t>
      </w:r>
      <w:r w:rsidR="0004309E">
        <w:rPr>
          <w:lang w:val="en-US"/>
        </w:rPr>
        <w:t>, homo-</w:t>
      </w:r>
      <w:r w:rsidR="002B12DB">
        <w:rPr>
          <w:lang w:val="en-US"/>
        </w:rPr>
        <w:t xml:space="preserve"> or </w:t>
      </w:r>
      <w:r w:rsidR="0004309E">
        <w:rPr>
          <w:lang w:val="en-US"/>
        </w:rPr>
        <w:t>hetero</w:t>
      </w:r>
      <w:r w:rsidR="002B12DB">
        <w:rPr>
          <w:lang w:val="en-US"/>
        </w:rPr>
        <w:t>complexes</w:t>
      </w:r>
      <w:r w:rsidR="00F91481">
        <w:rPr>
          <w:lang w:val="en-US"/>
        </w:rPr>
        <w:t xml:space="preserve"> of 60 kDa and higher</w:t>
      </w:r>
      <w:r w:rsidR="002B12DB">
        <w:rPr>
          <w:lang w:val="en-US"/>
        </w:rPr>
        <w:t xml:space="preserve">. </w:t>
      </w:r>
      <w:r w:rsidR="00C26256">
        <w:rPr>
          <w:lang w:val="en-US"/>
        </w:rPr>
        <w:t xml:space="preserve">The </w:t>
      </w:r>
      <w:r w:rsidR="005A5342">
        <w:rPr>
          <w:lang w:val="en-US"/>
        </w:rPr>
        <w:t>performance</w:t>
      </w:r>
      <w:r w:rsidR="00C26256">
        <w:rPr>
          <w:lang w:val="en-US"/>
        </w:rPr>
        <w:t xml:space="preserve"> of NNs </w:t>
      </w:r>
      <w:r w:rsidR="005A5342">
        <w:rPr>
          <w:lang w:val="en-US"/>
        </w:rPr>
        <w:t xml:space="preserve">strongly depends on the chosen training set and </w:t>
      </w:r>
      <w:r w:rsidR="00C26256">
        <w:rPr>
          <w:lang w:val="en-US"/>
        </w:rPr>
        <w:t>can be significantly advanced if the diverse</w:t>
      </w:r>
      <w:r w:rsidR="005A5342">
        <w:rPr>
          <w:lang w:val="en-US"/>
        </w:rPr>
        <w:t xml:space="preserve"> efficiently represented</w:t>
      </w:r>
      <w:r w:rsidR="00C26256">
        <w:rPr>
          <w:lang w:val="en-US"/>
        </w:rPr>
        <w:t xml:space="preserve"> proteins are chosen</w:t>
      </w:r>
      <w:r w:rsidR="005A5342">
        <w:rPr>
          <w:lang w:val="en-US"/>
        </w:rPr>
        <w:t>, so that the broader range in (MW,</w:t>
      </w:r>
      <w:r w:rsidR="005A5342" w:rsidRPr="005A5342">
        <w:rPr>
          <w:i/>
          <w:iCs/>
          <w:lang w:val="en-US"/>
        </w:rPr>
        <w:t>R</w:t>
      </w:r>
      <w:r w:rsidR="005A5342" w:rsidRPr="005A5342">
        <w:rPr>
          <w:i/>
          <w:iCs/>
          <w:vertAlign w:val="subscript"/>
          <w:lang w:val="en-US"/>
        </w:rPr>
        <w:t>g</w:t>
      </w:r>
      <w:r w:rsidR="005A5342">
        <w:rPr>
          <w:lang w:val="en-US"/>
        </w:rPr>
        <w:t>) space is covered.</w:t>
      </w:r>
      <w:r w:rsidR="00C26256">
        <w:rPr>
          <w:lang w:val="en-US"/>
        </w:rPr>
        <w:t xml:space="preserve"> </w:t>
      </w:r>
      <w:r w:rsidR="00FC2A61">
        <w:rPr>
          <w:lang w:val="en-US"/>
        </w:rPr>
        <w:t xml:space="preserve">Preliminary experiments confirmed, that NNs trained on the whole PDB data </w:t>
      </w:r>
      <w:r w:rsidR="00253CFD">
        <w:rPr>
          <w:lang w:val="en-US"/>
        </w:rPr>
        <w:t>(fig.2 (c))</w:t>
      </w:r>
      <w:r w:rsidR="00253CFD">
        <w:rPr>
          <w:lang w:val="en-US"/>
        </w:rPr>
        <w:t xml:space="preserve"> </w:t>
      </w:r>
      <w:r w:rsidR="00FC2A61">
        <w:rPr>
          <w:lang w:val="en-US"/>
        </w:rPr>
        <w:t>works well enough for the smaller compact proteins, but underperforms for bigger and elongated models</w:t>
      </w:r>
      <w:r w:rsidR="00253CFD">
        <w:rPr>
          <w:lang w:val="en-US"/>
        </w:rPr>
        <w:t xml:space="preserve"> (not shown)</w:t>
      </w:r>
      <w:r w:rsidR="00FC2A61">
        <w:rPr>
          <w:lang w:val="en-US"/>
        </w:rPr>
        <w:t xml:space="preserve">. </w:t>
      </w:r>
      <w:r w:rsidR="002E3C18">
        <w:rPr>
          <w:lang w:val="en-US"/>
        </w:rPr>
        <w:t>The</w:t>
      </w:r>
      <w:r w:rsidR="00F91481">
        <w:rPr>
          <w:lang w:val="en-US"/>
        </w:rPr>
        <w:t xml:space="preserve"> NNs </w:t>
      </w:r>
      <w:r w:rsidR="00F91481">
        <w:rPr>
          <w:lang w:val="en-US"/>
        </w:rPr>
        <w:lastRenderedPageBreak/>
        <w:t>trained on all PDB models</w:t>
      </w:r>
      <w:r w:rsidR="002E3C18">
        <w:rPr>
          <w:lang w:val="en-US"/>
        </w:rPr>
        <w:t xml:space="preserve">, however </w:t>
      </w:r>
      <w:r w:rsidR="00F91481">
        <w:rPr>
          <w:lang w:val="en-US"/>
        </w:rPr>
        <w:t>of some practical value</w:t>
      </w:r>
      <w:r w:rsidR="002E3C18">
        <w:rPr>
          <w:lang w:val="en-US"/>
        </w:rPr>
        <w:t xml:space="preserv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commentRangeStart w:id="1"/>
      <w:commentRangeEnd w:id="1"/>
      <w:r w:rsidR="00264F8C">
        <w:rPr>
          <w:rStyle w:val="CommentReference"/>
          <w:rFonts w:eastAsiaTheme="minorHAnsi" w:cstheme="minorBidi"/>
        </w:rPr>
        <w:commentReference w:id="1"/>
      </w:r>
      <w:r w:rsidR="00163184">
        <w:rPr>
          <w:lang w:val="en-US"/>
        </w:rPr>
        <w:t xml:space="preserve"> </w:t>
      </w:r>
    </w:p>
    <w:p w14:paraId="6649297C" w14:textId="0F23EADC"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2F3974">
        <w:rPr>
          <w:lang w:val="en-US"/>
        </w:rPr>
        <w:t xml:space="preserve"> of</w:t>
      </w:r>
      <w:r w:rsidR="00CC7409">
        <w:rPr>
          <w:lang w:val="en-US"/>
        </w:rPr>
        <w:t xml:space="preserve"> MW~0-400 kDa</w:t>
      </w:r>
      <w:r w:rsidR="008D3F12">
        <w:rPr>
          <w:lang w:val="en-US"/>
        </w:rPr>
        <w:t xml:space="preserve"> and shape</w:t>
      </w:r>
      <w:r w:rsidR="00EC0DC9">
        <w:rPr>
          <w:lang w:val="en-US"/>
        </w:rPr>
        <w:t>s</w:t>
      </w:r>
      <w:r w:rsidR="00CC7409">
        <w:rPr>
          <w:lang w:val="en-US"/>
        </w:rPr>
        <w:t xml:space="preserve"> </w:t>
      </w:r>
      <w:r w:rsidR="002F3974">
        <w:rPr>
          <w:lang w:val="en-US"/>
        </w:rPr>
        <w:t>of R</w:t>
      </w:r>
      <w:r w:rsidR="002F3974" w:rsidRPr="002373AB">
        <w:rPr>
          <w:vertAlign w:val="subscript"/>
          <w:lang w:val="en-US"/>
        </w:rPr>
        <w:t>g</w:t>
      </w:r>
      <w:r w:rsidR="002F3974">
        <w:rPr>
          <w:lang w:val="en-US"/>
        </w:rPr>
        <w:t xml:space="preserve"> </w:t>
      </w:r>
      <w:r w:rsidR="00CC7409">
        <w:rPr>
          <w:lang w:val="en-US"/>
        </w:rPr>
        <w:t>~0-60 Ȧ</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3F744EF1"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2F3974">
        <w:rPr>
          <w:lang w:val="en-US"/>
        </w:rPr>
        <w:t>can</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w:t>
      </w:r>
      <w:r w:rsidR="001A0C4B" w:rsidRPr="00DE0ADC">
        <w:rPr>
          <w:i/>
          <w:iCs/>
          <w:lang w:val="en-US"/>
        </w:rPr>
        <w:t>D</w:t>
      </w:r>
      <w:r w:rsidR="001A0C4B" w:rsidRPr="00DE0ADC">
        <w:rPr>
          <w:i/>
          <w:iCs/>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060DB1AC"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w:t>
      </w:r>
      <w:r w:rsidR="00FD7098">
        <w:rPr>
          <w:lang w:val="en-US"/>
        </w:rPr>
        <w:t>at a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lastRenderedPageBreak/>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7F775144" w:rsidR="00024DA4" w:rsidRDefault="00CB069B" w:rsidP="00024DA4">
      <w:pPr>
        <w:pStyle w:val="NormalWeb"/>
        <w:rPr>
          <w:noProof/>
          <w:lang w:val="en-US"/>
        </w:rPr>
      </w:pPr>
      <w:r w:rsidRPr="002B12DB">
        <w:rPr>
          <w:rStyle w:val="Heading2Char"/>
          <w:noProof/>
        </w:rPr>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2"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jHz5g0CAAD5&#10;AwAADgAAAAAAAAAAAAAAAAAuAgAAZHJzL2Uyb0RvYy54bWxQSwECLQAUAAYACAAAACEA+XsPqNwA&#10;AAAIAQAADwAAAAAAAAAAAAAAAABnBAAAZHJzL2Rvd25yZXYueG1sUEsFBgAAAAAEAAQA8wAAAHAF&#10;AAAAAA==&#10;" filled="f" stroked="f">
                <v:textbo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3"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WQFwIAAAkEAAAOAAAAZHJzL2Uyb0RvYy54bWysU11v2yAUfZ+0/4B4Xxx7Tpp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bLnVkB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4"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AMZpW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5"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AeTUBo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6"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7"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4GN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7zRLkhTZYn0kGTwOw0ifhw4t+l+cdTSIFQ8/9+AlZ/qTJSlXk/k8TW425ourKRn+0rO99IAVBFXx&#10;yNlwvIt52gfOtyR5o7Icr5WcaqYByyqdPkOa4Es7v3r9spvfAA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ASv4GNDAIA&#10;APoDAAAOAAAAAAAAAAAAAAAAAC4CAABkcnMvZTJvRG9jLnhtbFBLAQItABQABgAIAAAAIQCxItU/&#10;3wAAAAsBAAAPAAAAAAAAAAAAAAAAAGYEAABkcnMvZG93bnJldi54bWxQSwUGAAAAAAQABADzAAAA&#10;cgU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8"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aB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8iTmFptnksHjOIz0eejQof/FWU+DWPPwcw9ecqY/WZLyajafp8nNxnxxWZLhzz3bcw9YQVA1&#10;j5yNx9uYp33kfEOStyrLkXozVnKsmQYsq3T8DGmCz+386veX3bwA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bM0GgQ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9"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aHtDwIAAPoDAAAOAAAAZHJzL2Uyb0RvYy54bWysU9tu2zAMfR+wfxD0vjhxkyw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m6Kpe5dQVUp2DnQ/wg0bB0qLmnzmdwODyG&#10;mIqB6vQk5bL4oLTO3deW9TW/XpSLHHDhMSrScGplKP80rXFcEsf3tsnBEZQez5RA2yPpxHNkHIft&#10;kOUtr05ibrF5IRk8jsNIn4cOHfqfnPU0iDUPP/bgJWf6oyUpr2fzeZrcbMwXb0s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DVaHt&#10;DwIAAPoDAAAOAAAAAAAAAAAAAAAAAC4CAABkcnMvZTJvRG9jLnhtbFBLAQItABQABgAIAAAAIQBs&#10;u7MY3wAAAAsBAAAPAAAAAAAAAAAAAAAAAGkEAABkcnMvZG93bnJldi54bWxQSwUGAAAAAAQABADz&#10;AAAAdQU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0"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EwB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i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vAEwB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5A0E4EC" w:rsidR="00024DA4" w:rsidRDefault="00CB069B" w:rsidP="00024DA4">
      <w:pPr>
        <w:pStyle w:val="NormalWeb"/>
        <w:rPr>
          <w:lang w:val="en-US"/>
        </w:rPr>
      </w:pPr>
      <w:r w:rsidRPr="002B12D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1"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BCpUc4DQIA&#10;APkDAAAOAAAAAAAAAAAAAAAAAC4CAABkcnMvZTJvRG9jLnhtbFBLAQItABQABgAIAAAAIQBxE44t&#10;3gAAAAkBAAAPAAAAAAAAAAAAAAAAAGcEAABkcnMvZG93bnJldi54bWxQSwUGAAAAAAQABADzAAAA&#10;cgUAAAAA&#10;" filled="f" stroked="f">
                <v:textbo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2"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BW2iRo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3"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r+DQIAAPo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MpJKv4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345D5283" w14:textId="0E58465B" w:rsidR="00024DA4" w:rsidRPr="006539C6" w:rsidRDefault="00024DA4" w:rsidP="006539C6">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b).</w:t>
      </w:r>
    </w:p>
    <w:p w14:paraId="703A5A35" w14:textId="301F162D" w:rsidR="00F25D42" w:rsidRDefault="006539C6" w:rsidP="00880815">
      <w:pPr>
        <w:pStyle w:val="NormalWeb"/>
        <w:rPr>
          <w:lang w:val="en-US"/>
        </w:rPr>
      </w:pPr>
      <w:r>
        <w:rPr>
          <w:lang w:val="en-US"/>
        </w:rPr>
        <w:t xml:space="preserve">  </w:t>
      </w:r>
      <w:r w:rsidR="0095539B">
        <w:rPr>
          <w:lang w:val="en-US"/>
        </w:rPr>
        <w:t xml:space="preserve">The </w:t>
      </w:r>
      <w:r w:rsidR="00877910">
        <w:rPr>
          <w:lang w:val="en-US"/>
        </w:rPr>
        <w:t xml:space="preserve">noticeable </w:t>
      </w:r>
      <w:r w:rsidR="0095539B">
        <w:rPr>
          <w:lang w:val="en-US"/>
        </w:rPr>
        <w:t>horizontal smearing effect is the result of using different conformations of the same prot</w:t>
      </w:r>
      <w:r w:rsidR="005B2A10">
        <w:rPr>
          <w:lang w:val="en-US"/>
        </w:rPr>
        <w:t>ei</w:t>
      </w:r>
      <w:r w:rsidR="0095539B">
        <w:rPr>
          <w:lang w:val="en-US"/>
        </w:rPr>
        <w:t>ns with various</w:t>
      </w:r>
      <w:r w:rsidR="00723A40">
        <w:rPr>
          <w:lang w:val="en-US"/>
        </w:rPr>
        <w:t xml:space="preserve"> shapes</w:t>
      </w:r>
      <w:r w:rsidR="0095539B">
        <w:rPr>
          <w:lang w:val="en-US"/>
        </w:rPr>
        <w:t xml:space="preserve"> </w:t>
      </w:r>
      <w:r w:rsidR="00723A40">
        <w:rPr>
          <w:lang w:val="en-US"/>
        </w:rPr>
        <w:t>(</w:t>
      </w:r>
      <w:r w:rsidR="0095539B" w:rsidRPr="00723A40">
        <w:rPr>
          <w:i/>
          <w:iCs/>
          <w:lang w:val="en-US"/>
        </w:rPr>
        <w:t>R</w:t>
      </w:r>
      <w:r w:rsidR="0095539B" w:rsidRPr="00723A40">
        <w:rPr>
          <w:i/>
          <w:iCs/>
          <w:vertAlign w:val="subscript"/>
          <w:lang w:val="en-US"/>
        </w:rPr>
        <w:t>g</w:t>
      </w:r>
      <w:r w:rsidR="0052216C">
        <w:rPr>
          <w:i/>
          <w:iCs/>
          <w:vertAlign w:val="subscript"/>
          <w:lang w:val="en-US"/>
        </w:rPr>
        <w:t xml:space="preserve"> </w:t>
      </w:r>
      <w:r w:rsidR="0052216C" w:rsidRPr="0052216C">
        <w:rPr>
          <w:lang w:val="en-US"/>
        </w:rPr>
        <w:t>values</w:t>
      </w:r>
      <w:r w:rsidR="00723A40" w:rsidRPr="00723A40">
        <w:rPr>
          <w:i/>
          <w:iCs/>
          <w:lang w:val="en-US"/>
        </w:rPr>
        <w:t>)</w:t>
      </w:r>
      <w:r w:rsidR="00723A40">
        <w:rPr>
          <w:lang w:val="en-US"/>
        </w:rPr>
        <w:t>,</w:t>
      </w:r>
      <w:r w:rsidR="0095539B">
        <w:rPr>
          <w:lang w:val="en-US"/>
        </w:rPr>
        <w:t xml:space="preserve"> </w:t>
      </w:r>
      <w:r w:rsidR="00F16B53">
        <w:rPr>
          <w:lang w:val="en-US"/>
        </w:rPr>
        <w:t>but</w:t>
      </w:r>
      <w:r w:rsidR="0095539B">
        <w:rPr>
          <w:lang w:val="en-US"/>
        </w:rPr>
        <w:t xml:space="preserve"> identical MW. </w:t>
      </w:r>
      <w:r w:rsidR="000C5DD6">
        <w:rPr>
          <w:lang w:val="en-US"/>
        </w:rPr>
        <w:t xml:space="preserve">The parametric “hot spot” is </w:t>
      </w:r>
      <w:r w:rsidR="000C5DD6">
        <w:rPr>
          <w:lang w:val="en-US"/>
        </w:rPr>
        <w:lastRenderedPageBreak/>
        <w:t xml:space="preserve">located at circa 20 kDa and </w:t>
      </w:r>
      <w:r w:rsidR="00682A38" w:rsidRPr="00723A40">
        <w:rPr>
          <w:i/>
          <w:iCs/>
          <w:lang w:val="en-US"/>
        </w:rPr>
        <w:t>R</w:t>
      </w:r>
      <w:r w:rsidR="00682A38" w:rsidRPr="00723A40">
        <w:rPr>
          <w:i/>
          <w:iCs/>
          <w:vertAlign w:val="subscript"/>
          <w:lang w:val="en-US"/>
        </w:rPr>
        <w:t>g</w:t>
      </w:r>
      <w:r w:rsidR="00682A38">
        <w:rPr>
          <w:lang w:val="en-US"/>
        </w:rPr>
        <w:t xml:space="preserve"> of</w:t>
      </w:r>
      <w:r w:rsidR="000C5DD6">
        <w:rPr>
          <w:lang w:val="en-US"/>
        </w:rPr>
        <w:t xml:space="preserve">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 xml:space="preserve">simulated the SAXS profiles and identified ground truth MW and </w:t>
      </w:r>
      <w:r w:rsidR="00354A8C" w:rsidRPr="008A2C25">
        <w:rPr>
          <w:i/>
          <w:iCs/>
          <w:lang w:val="en-US"/>
        </w:rPr>
        <w:t>D</w:t>
      </w:r>
      <w:r w:rsidR="00354A8C" w:rsidRPr="008A2C25">
        <w:rPr>
          <w:i/>
          <w:iCs/>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04DC11F0" w:rsidR="006537D2" w:rsidRDefault="006539C6" w:rsidP="00880815">
      <w:pPr>
        <w:pStyle w:val="NormalWeb"/>
        <w:rPr>
          <w:lang w:val="en-US"/>
        </w:rPr>
      </w:pPr>
      <w:r>
        <w:rPr>
          <w:lang w:val="en-US"/>
        </w:rPr>
        <w:t xml:space="preserve">  </w:t>
      </w:r>
      <w:r w:rsidR="00354A8C">
        <w:rPr>
          <w:lang w:val="en-US"/>
        </w:rPr>
        <w:t>For</w:t>
      </w:r>
      <w:r w:rsidR="006537D2">
        <w:rPr>
          <w:lang w:val="en-US"/>
        </w:rPr>
        <w:t xml:space="preserve"> </w:t>
      </w:r>
      <w:r w:rsidR="00354A8C">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prior to adding simulated noise)</w:t>
      </w:r>
      <w:r w:rsidR="006537D2">
        <w:rPr>
          <w:lang w:val="en-US"/>
        </w:rPr>
        <w:t xml:space="preserve"> </w:t>
      </w:r>
      <w:r w:rsidR="00747046">
        <w:rPr>
          <w:lang w:val="en-US"/>
        </w:rPr>
        <w:t xml:space="preserve">resulting in 172 </w:t>
      </w:r>
      <w:r w:rsidR="00C96A6C">
        <w:rPr>
          <w:lang w:val="en-US"/>
        </w:rPr>
        <w:t xml:space="preserve">smeared </w:t>
      </w:r>
      <w:r w:rsidR="00747046">
        <w:rPr>
          <w:lang w:val="en-US"/>
        </w:rPr>
        <w:t>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taken as the MW of the random conformer, and the </w:t>
      </w:r>
      <w:r w:rsidR="006537D2" w:rsidRPr="00FD02B4">
        <w:rPr>
          <w:i/>
          <w:iCs/>
          <w:lang w:val="en-US"/>
        </w:rPr>
        <w:t>D</w:t>
      </w:r>
      <w:r w:rsidR="006537D2" w:rsidRPr="00FD02B4">
        <w:rPr>
          <w:i/>
          <w:iCs/>
          <w:vertAlign w:val="subscript"/>
          <w:lang w:val="en-US"/>
        </w:rPr>
        <w:t>max</w:t>
      </w:r>
      <w:r w:rsidR="006537D2">
        <w:rPr>
          <w:lang w:val="en-US"/>
        </w:rPr>
        <w:t xml:space="preserve"> was chosen as the </w:t>
      </w:r>
      <w:r w:rsidR="006537D2" w:rsidRPr="00FD02B4">
        <w:rPr>
          <w:i/>
          <w:iCs/>
          <w:lang w:val="en-US"/>
        </w:rPr>
        <w:t>D</w:t>
      </w:r>
      <w:r w:rsidR="006537D2" w:rsidRPr="00FD02B4">
        <w:rPr>
          <w:i/>
          <w:iCs/>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r w:rsidR="00E46DF7">
        <w:rPr>
          <w:lang w:val="en-US"/>
        </w:rPr>
        <w:t xml:space="preserve"> Two </w:t>
      </w:r>
      <w:r w:rsidR="007D21CC">
        <w:rPr>
          <w:lang w:val="en-US"/>
        </w:rPr>
        <w:t xml:space="preserve">separate </w:t>
      </w:r>
      <w:r w:rsidR="00E46DF7">
        <w:rPr>
          <w:lang w:val="en-US"/>
        </w:rPr>
        <w:t xml:space="preserve">NNs were trained for the determination of MW and </w:t>
      </w:r>
      <w:r w:rsidR="00E46DF7" w:rsidRPr="00FD02B4">
        <w:rPr>
          <w:i/>
          <w:iCs/>
          <w:lang w:val="en-US"/>
        </w:rPr>
        <w:t>D</w:t>
      </w:r>
      <w:r w:rsidR="00E46DF7" w:rsidRPr="00FD02B4">
        <w:rPr>
          <w:i/>
          <w:iCs/>
          <w:vertAlign w:val="subscript"/>
          <w:lang w:val="en-US"/>
        </w:rPr>
        <w:t>max</w:t>
      </w:r>
      <w:r w:rsidR="00E46DF7">
        <w:rPr>
          <w:lang w:val="en-US"/>
        </w:rPr>
        <w:t xml:space="preserve"> values of IDPs.</w:t>
      </w:r>
    </w:p>
    <w:p w14:paraId="1D71DE11" w14:textId="77777777" w:rsidR="001527BD"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less than 2% of all entries.</w:t>
      </w:r>
    </w:p>
    <w:p w14:paraId="320306F3" w14:textId="2AFDA52D" w:rsidR="00FA7701" w:rsidRDefault="001527BD" w:rsidP="00FA7701">
      <w:pPr>
        <w:pStyle w:val="NormalWeb"/>
        <w:rPr>
          <w:lang w:val="en-US"/>
        </w:rPr>
      </w:pPr>
      <w:r>
        <w:rPr>
          <w:lang w:val="en-US"/>
        </w:rPr>
        <w:t xml:space="preserve"> </w:t>
      </w:r>
      <w:r w:rsidR="00FA7701">
        <w:rPr>
          <w:lang w:val="en-US"/>
        </w:rPr>
        <w:t xml:space="preserve"> </w:t>
      </w:r>
      <w:r w:rsidR="00EE747F">
        <w:rPr>
          <w:lang w:val="en-US"/>
        </w:rPr>
        <w:t>To collect non-redundant models, we used the NDB server (</w:t>
      </w:r>
      <w:hyperlink r:id="rId22"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sidR="00FA7701">
        <w:rPr>
          <w:lang w:val="en-US"/>
        </w:rPr>
        <w:t>After preliminary filtering</w:t>
      </w:r>
      <w:r w:rsidR="00EE747F">
        <w:rPr>
          <w:lang w:val="en-US"/>
        </w:rPr>
        <w:t>,</w:t>
      </w:r>
      <w:r w:rsidR="00FA7701">
        <w:rPr>
          <w:lang w:val="en-US"/>
        </w:rPr>
        <w:t xml:space="preserve"> we </w:t>
      </w:r>
      <w:r w:rsidR="00FE0C09">
        <w:rPr>
          <w:lang w:val="en-US"/>
        </w:rPr>
        <w:t>fetched</w:t>
      </w:r>
      <w:r w:rsidR="00FA7701">
        <w:rPr>
          <w:lang w:val="en-US"/>
        </w:rPr>
        <w:t xml:space="preserve"> </w:t>
      </w:r>
      <w:r w:rsidR="00F44AD3">
        <w:rPr>
          <w:lang w:val="en-US"/>
        </w:rPr>
        <w:t xml:space="preserve">around </w:t>
      </w:r>
      <w:r w:rsidR="00FA7701">
        <w:rPr>
          <w:lang w:val="en-US"/>
        </w:rPr>
        <w:t>3000 models</w:t>
      </w:r>
      <w:r>
        <w:rPr>
          <w:lang w:val="en-US"/>
        </w:rPr>
        <w:t xml:space="preserve"> from PDB in total</w:t>
      </w:r>
      <w:r w:rsidR="00FA7701">
        <w:rPr>
          <w:lang w:val="en-US"/>
        </w:rPr>
        <w:t>. As is seen in</w:t>
      </w:r>
      <w:r w:rsidR="005126DC">
        <w:rPr>
          <w:lang w:val="en-US"/>
        </w:rPr>
        <w:t xml:space="preserve"> fig.</w:t>
      </w:r>
      <w:r w:rsidR="00FA7701">
        <w:rPr>
          <w:lang w:val="en-US"/>
        </w:rPr>
        <w:t xml:space="preserve">3, the models are also mostly small and compact with the </w:t>
      </w:r>
      <w:r w:rsidR="000D44A5">
        <w:rPr>
          <w:lang w:val="en-US"/>
        </w:rPr>
        <w:t xml:space="preserve">vast </w:t>
      </w:r>
      <w:r w:rsidR="00FA7701">
        <w:rPr>
          <w:lang w:val="en-US"/>
        </w:rPr>
        <w:t xml:space="preserve">majority </w:t>
      </w:r>
      <w:r w:rsidR="000D44A5">
        <w:rPr>
          <w:lang w:val="en-US"/>
        </w:rPr>
        <w:t xml:space="preserve">of them </w:t>
      </w:r>
      <w:r w:rsidR="00FA7701">
        <w:rPr>
          <w:lang w:val="en-US"/>
        </w:rPr>
        <w:t xml:space="preserve">populated in between </w:t>
      </w:r>
      <w:r w:rsidR="00FE0C09">
        <w:rPr>
          <w:lang w:val="en-US"/>
        </w:rPr>
        <w:t xml:space="preserve">MW of </w:t>
      </w:r>
      <w:r w:rsidR="00FA7701">
        <w:rPr>
          <w:lang w:val="en-US"/>
        </w:rPr>
        <w:t xml:space="preserve">10 and 20 kDa and </w:t>
      </w:r>
      <w:r w:rsidR="00FA7701" w:rsidRPr="00A97EB7">
        <w:rPr>
          <w:i/>
          <w:iCs/>
          <w:lang w:val="en-US"/>
        </w:rPr>
        <w:t>R</w:t>
      </w:r>
      <w:r w:rsidR="00FA7701" w:rsidRPr="00A97EB7">
        <w:rPr>
          <w:i/>
          <w:iCs/>
          <w:vertAlign w:val="subscript"/>
          <w:lang w:val="en-US"/>
        </w:rPr>
        <w:t>g</w:t>
      </w:r>
      <w:r w:rsidR="00FA7701">
        <w:rPr>
          <w:lang w:val="en-US"/>
        </w:rPr>
        <w:t xml:space="preserve">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w:t>
      </w:r>
      <w:r w:rsidR="009E22E3">
        <w:rPr>
          <w:lang w:val="en-US"/>
        </w:rPr>
        <w:t xml:space="preserve"> also</w:t>
      </w:r>
      <w:r w:rsidR="00EE747F">
        <w:rPr>
          <w:lang w:val="en-US"/>
        </w:rPr>
        <w:t xml:space="preserv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9E22E3">
        <w:rPr>
          <w:lang w:val="en-US"/>
        </w:rPr>
        <w:t>(</w:t>
      </w:r>
      <w:r w:rsidR="001261CC">
        <w:rPr>
          <w:lang w:val="en-US"/>
        </w:rPr>
        <w:t>MW-</w:t>
      </w:r>
      <w:r w:rsidR="001261CC" w:rsidRPr="009E22E3">
        <w:rPr>
          <w:i/>
          <w:iCs/>
          <w:lang w:val="en-US"/>
        </w:rPr>
        <w:t>R</w:t>
      </w:r>
      <w:r w:rsidR="001261CC" w:rsidRPr="009E22E3">
        <w:rPr>
          <w:i/>
          <w:iCs/>
          <w:vertAlign w:val="subscript"/>
          <w:lang w:val="en-US"/>
        </w:rPr>
        <w:t>g</w:t>
      </w:r>
      <w:r w:rsidR="009E22E3" w:rsidRPr="009E22E3">
        <w:rPr>
          <w:i/>
          <w:iCs/>
          <w:lang w:val="en-US"/>
        </w:rPr>
        <w:t>)</w:t>
      </w:r>
      <w:r w:rsidR="001261CC">
        <w:rPr>
          <w:lang w:val="en-US"/>
        </w:rPr>
        <w:t xml:space="preserve"> </w:t>
      </w:r>
      <w:r w:rsidR="00EE747F">
        <w:rPr>
          <w:lang w:val="en-US"/>
        </w:rPr>
        <w:t xml:space="preserve">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r w:rsidR="009E22E3">
        <w:rPr>
          <w:lang w:val="en-US"/>
        </w:rPr>
        <w:t xml:space="preserve"> The potential extension of the training set is possible using one of the available software for NA secondary (e.g. Mfold </w:t>
      </w:r>
      <w:r w:rsidR="009E22E3">
        <w:rPr>
          <w:lang w:val="en-US"/>
        </w:rPr>
        <w:fldChar w:fldCharType="begin" w:fldLock="1"/>
      </w:r>
      <w:r w:rsidR="009E22E3">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9E22E3">
        <w:rPr>
          <w:lang w:val="en-US"/>
        </w:rPr>
        <w:fldChar w:fldCharType="separate"/>
      </w:r>
      <w:r w:rsidR="009E22E3" w:rsidRPr="009E22E3">
        <w:rPr>
          <w:noProof/>
          <w:lang w:val="en-US"/>
        </w:rPr>
        <w:t>(research and 2003)</w:t>
      </w:r>
      <w:r w:rsidR="009E22E3">
        <w:rPr>
          <w:lang w:val="en-US"/>
        </w:rPr>
        <w:fldChar w:fldCharType="end"/>
      </w:r>
      <w:r w:rsidR="009E22E3">
        <w:rPr>
          <w:lang w:val="en-US"/>
        </w:rPr>
        <w:t xml:space="preserve">) and tertiary structure (e.g. OligoAnalyzer </w:t>
      </w:r>
      <w:r w:rsidR="009E22E3">
        <w:rPr>
          <w:lang w:val="en-US"/>
        </w:rPr>
        <w:fldChar w:fldCharType="begin" w:fldLock="1"/>
      </w:r>
      <w:r w:rsidR="009E22E3">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9E22E3">
        <w:rPr>
          <w:lang w:val="en-US"/>
        </w:rPr>
        <w:fldChar w:fldCharType="separate"/>
      </w:r>
      <w:r w:rsidR="009E22E3" w:rsidRPr="009E22E3">
        <w:rPr>
          <w:noProof/>
          <w:lang w:val="en-US"/>
        </w:rPr>
        <w:t>(Owczarzy et al.)</w:t>
      </w:r>
      <w:r w:rsidR="009E22E3">
        <w:rPr>
          <w:lang w:val="en-US"/>
        </w:rPr>
        <w:fldChar w:fldCharType="end"/>
      </w:r>
      <w:r w:rsidR="009E22E3">
        <w:rPr>
          <w:lang w:val="en-US"/>
        </w:rPr>
        <w:t xml:space="preserve">) prediction. However, the 3D structure prediction from the NA sequence seems </w:t>
      </w:r>
      <w:r w:rsidR="00A62721">
        <w:rPr>
          <w:lang w:val="en-US"/>
        </w:rPr>
        <w:t xml:space="preserve">currently </w:t>
      </w:r>
      <w:r w:rsidR="009E22E3">
        <w:rPr>
          <w:lang w:val="en-US"/>
        </w:rPr>
        <w:t xml:space="preserve">an active area of research and not as fully developed as protein prediction. </w:t>
      </w:r>
    </w:p>
    <w:p w14:paraId="392E6468" w14:textId="6C61D45C" w:rsidR="00FA7701" w:rsidRDefault="001527BD" w:rsidP="00FA7701">
      <w:pPr>
        <w:pStyle w:val="NormalWeb"/>
        <w:rPr>
          <w:noProof/>
        </w:rPr>
      </w:pPr>
      <w:r>
        <w:rPr>
          <w:lang w:val="en-US"/>
        </w:rPr>
        <w:t xml:space="preserve">  Therefore we decided to use experimentally determined models only. After the </w:t>
      </w:r>
      <w:r w:rsidR="00994732">
        <w:rPr>
          <w:lang w:val="en-US"/>
        </w:rPr>
        <w:t xml:space="preserve">standard </w:t>
      </w:r>
      <w:r>
        <w:rPr>
          <w:lang w:val="en-US"/>
        </w:rPr>
        <w:t xml:space="preserve">distribution of these 3000 models </w:t>
      </w:r>
      <w:r w:rsidR="00994732">
        <w:rPr>
          <w:lang w:val="en-US"/>
        </w:rPr>
        <w:t>to</w:t>
      </w:r>
      <w:r>
        <w:rPr>
          <w:lang w:val="en-US"/>
        </w:rPr>
        <w:t xml:space="preserve"> 80%/10%/10% for training/validation/test sets, we trained another two NNs to predict MW and </w:t>
      </w:r>
      <w:r w:rsidRPr="00994732">
        <w:rPr>
          <w:i/>
          <w:iCs/>
          <w:lang w:val="en-US"/>
        </w:rPr>
        <w:t>D</w:t>
      </w:r>
      <w:r w:rsidRPr="00994732">
        <w:rPr>
          <w:i/>
          <w:iCs/>
          <w:vertAlign w:val="subscript"/>
          <w:lang w:val="en-US"/>
        </w:rPr>
        <w:t>max</w:t>
      </w:r>
      <w:r>
        <w:rPr>
          <w:lang w:val="en-US"/>
        </w:rPr>
        <w:t xml:space="preserve"> </w:t>
      </w:r>
      <w:r w:rsidR="00994732">
        <w:rPr>
          <w:lang w:val="en-US"/>
        </w:rPr>
        <w:t>for</w:t>
      </w:r>
      <w:r>
        <w:rPr>
          <w:lang w:val="en-US"/>
        </w:rPr>
        <w:t xml:space="preserve"> N</w:t>
      </w:r>
      <w:r w:rsidR="00C413CA">
        <w:rPr>
          <w:lang w:val="en-US"/>
        </w:rPr>
        <w:t>A</w:t>
      </w:r>
      <w:r w:rsidR="00994732">
        <w:rPr>
          <w:lang w:val="en-US"/>
        </w:rPr>
        <w:t>s in solution</w:t>
      </w:r>
      <w:r>
        <w:rPr>
          <w:lang w:val="en-US"/>
        </w:rPr>
        <w:t>.</w:t>
      </w:r>
    </w:p>
    <w:p w14:paraId="5660F30E" w14:textId="2CC8B4DA" w:rsidR="00C71AA0" w:rsidRDefault="002C102E" w:rsidP="002C102E">
      <w:pPr>
        <w:pStyle w:val="Heading1"/>
        <w:rPr>
          <w:lang w:val="en-US"/>
        </w:rPr>
      </w:pPr>
      <w:r>
        <w:rPr>
          <w:lang w:val="en-US"/>
        </w:rPr>
        <w:t>Results and discussion</w:t>
      </w:r>
    </w:p>
    <w:p w14:paraId="4828D19E" w14:textId="085762EE"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w:t>
      </w:r>
      <w:r w:rsidR="00E547E7">
        <w:rPr>
          <w:lang w:val="en-US"/>
        </w:rPr>
        <w:t>all available</w:t>
      </w:r>
      <w:r w:rsidR="00A75FAC">
        <w:rPr>
          <w:lang w:val="en-US"/>
        </w:rPr>
        <w:t xml:space="preserve"> conventional methods have</w:t>
      </w:r>
      <w:r w:rsidR="00E547E7">
        <w:rPr>
          <w:lang w:val="en-US"/>
        </w:rPr>
        <w:t xml:space="preserve"> different</w:t>
      </w:r>
      <w:r w:rsidR="00A75FAC">
        <w:rPr>
          <w:lang w:val="en-US"/>
        </w:rPr>
        <w:t xml:space="preserve"> ads and procs and perform differently upon specific </w:t>
      </w:r>
      <w:r w:rsidR="00F44AD3">
        <w:rPr>
          <w:lang w:val="en-US"/>
        </w:rPr>
        <w:t xml:space="preserve">shapes of </w:t>
      </w:r>
      <w:r w:rsidR="00A75FAC">
        <w:rPr>
          <w:lang w:val="en-US"/>
        </w:rPr>
        <w:t xml:space="preserve">models and </w:t>
      </w:r>
      <w:r w:rsidR="004D7988">
        <w:rPr>
          <w:lang w:val="en-US"/>
        </w:rPr>
        <w:t xml:space="preserve">various </w:t>
      </w:r>
      <w:r w:rsidR="00A75FAC">
        <w:rPr>
          <w:lang w:val="en-US"/>
        </w:rPr>
        <w:t xml:space="preserve">levels of noise. In order to produce some generic metric of the prediction accuracy, we applied these methods </w:t>
      </w:r>
      <w:r w:rsidR="00FA7443">
        <w:rPr>
          <w:lang w:val="en-US"/>
        </w:rPr>
        <w:t>(</w:t>
      </w:r>
      <w:r w:rsidR="00BE3A72">
        <w:rPr>
          <w:lang w:val="en-US"/>
        </w:rPr>
        <w:t>together with</w:t>
      </w:r>
      <w:r w:rsidR="00A75FAC">
        <w:rPr>
          <w:lang w:val="en-US"/>
        </w:rPr>
        <w:t xml:space="preserve"> the </w:t>
      </w:r>
      <w:r w:rsidR="0086533F">
        <w:rPr>
          <w:lang w:val="en-US"/>
        </w:rPr>
        <w:t xml:space="preserve">developed </w:t>
      </w:r>
      <w:r w:rsidR="00A75FAC">
        <w:rPr>
          <w:lang w:val="en-US"/>
        </w:rPr>
        <w:t>NNs</w:t>
      </w:r>
      <w:r w:rsidR="00FA7443">
        <w:rPr>
          <w:lang w:val="en-US"/>
        </w:rPr>
        <w:t>)</w:t>
      </w:r>
      <w:r w:rsidR="00A75FAC">
        <w:rPr>
          <w:lang w:val="en-US"/>
        </w:rPr>
        <w:t xml:space="preserve">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20622E46" w:rsidR="00A75FAC" w:rsidRDefault="0080175D"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4D49F2BC" w:rsidR="00A75FAC" w:rsidRDefault="0086533F" w:rsidP="00880815">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 in mind,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r w:rsidR="00A75FAC">
        <w:rPr>
          <w:lang w:val="en-US"/>
        </w:rPr>
        <w:t xml:space="preserve">models of various MW and degrees of compactness.  </w:t>
      </w:r>
    </w:p>
    <w:p w14:paraId="5504CE6B" w14:textId="52B11811"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w:t>
      </w:r>
      <w:r w:rsidR="00CF7D65">
        <w:rPr>
          <w:lang w:val="en-US"/>
        </w:rPr>
        <w:t>IDPs</w:t>
      </w:r>
      <w:r>
        <w:rPr>
          <w:lang w:val="en-US"/>
        </w:rPr>
        <w:t xml:space="preserve"> and </w:t>
      </w:r>
      <w:r w:rsidR="00CF7D65">
        <w:rPr>
          <w:lang w:val="en-US"/>
        </w:rPr>
        <w:t>NAs</w:t>
      </w:r>
      <w:r>
        <w:rPr>
          <w:lang w:val="en-US"/>
        </w:rPr>
        <w:t xml:space="preserve">, we decided </w:t>
      </w:r>
      <w:r w:rsidR="00D33DE7">
        <w:rPr>
          <w:lang w:val="en-US"/>
        </w:rPr>
        <w:t xml:space="preserve">nevertheless </w:t>
      </w:r>
      <w:r>
        <w:rPr>
          <w:lang w:val="en-US"/>
        </w:rPr>
        <w:t xml:space="preserve">to demonstrate their performance just for the completeness of the </w:t>
      </w:r>
      <w:r>
        <w:rPr>
          <w:lang w:val="en-US"/>
        </w:rPr>
        <w:lastRenderedPageBreak/>
        <w:t xml:space="preserve">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w:t>
      </w:r>
      <w:r w:rsidR="0079015A">
        <w:rPr>
          <w:lang w:val="en-US"/>
        </w:rPr>
        <w:t>of</w:t>
      </w:r>
      <w:r w:rsidR="00AE2B4B">
        <w:rPr>
          <w:lang w:val="en-US"/>
        </w:rPr>
        <w:t xml:space="preserve"> RNA (not DNA</w:t>
      </w:r>
      <w:r w:rsidR="00D33DE7">
        <w:rPr>
          <w:lang w:val="en-US"/>
        </w:rPr>
        <w:t>!</w:t>
      </w:r>
      <w:r w:rsidR="00AE2B4B">
        <w:rPr>
          <w:lang w:val="en-US"/>
        </w:rPr>
        <w:t xml:space="preserve">) </w:t>
      </w:r>
      <w:r w:rsidR="0079015A">
        <w:rPr>
          <w:lang w:val="en-US"/>
        </w:rPr>
        <w:t xml:space="preserve">from SAXS </w:t>
      </w:r>
      <w:r w:rsidR="00AE2B4B">
        <w:rPr>
          <w:lang w:val="en-US"/>
        </w:rPr>
        <w:t xml:space="preserve">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3">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644BEFE6"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S data. 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with &lt;Δ</w:t>
      </w:r>
      <w:r w:rsidR="00F0242B" w:rsidRPr="006731A2">
        <w:rPr>
          <w:vertAlign w:val="subscript"/>
          <w:lang w:val="en-US"/>
        </w:rPr>
        <w:t>rel</w:t>
      </w:r>
      <w:r w:rsidR="00F0242B">
        <w:rPr>
          <w:lang w:val="en-US"/>
        </w:rPr>
        <w:t xml:space="preserve">&gt; </w:t>
      </w:r>
      <w:r w:rsidR="00300FAD">
        <w:rPr>
          <w:lang w:val="en-US"/>
        </w:rPr>
        <w:t xml:space="preserve">still </w:t>
      </w:r>
      <w:r w:rsidR="00F0242B">
        <w:rPr>
          <w:lang w:val="en-US"/>
        </w:rPr>
        <w:t>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w:t>
      </w:r>
      <w:r w:rsidR="00300FAD">
        <w:rPr>
          <w:lang w:val="en-US"/>
        </w:rPr>
        <w:t>-over-ensemble</w:t>
      </w:r>
      <w:r w:rsidR="002F7AF8">
        <w:rPr>
          <w:lang w:val="en-US"/>
        </w:rPr>
        <w:t xml:space="preserve"> model”</w:t>
      </w:r>
      <w:r w:rsidR="00FE2AE4">
        <w:rPr>
          <w:lang w:val="en-US"/>
        </w:rPr>
        <w:t>:</w:t>
      </w:r>
      <w:r w:rsidR="00304594">
        <w:rPr>
          <w:lang w:val="en-US"/>
        </w:rPr>
        <w:t xml:space="preserve"> if we take </w:t>
      </w:r>
      <w:r w:rsidR="00FE2AE4">
        <w:rPr>
          <w:lang w:val="en-US"/>
        </w:rPr>
        <w:t>in</w:t>
      </w:r>
      <w:r w:rsidR="00304594">
        <w:rPr>
          <w:lang w:val="en-US"/>
        </w:rPr>
        <w:t xml:space="preserve">to consideration the </w:t>
      </w:r>
      <w:r w:rsidR="00FE2AE4">
        <w:rPr>
          <w:lang w:val="en-US"/>
        </w:rPr>
        <w:t xml:space="preserve">SAS </w:t>
      </w:r>
      <w:r w:rsidR="00304594">
        <w:rPr>
          <w:lang w:val="en-US"/>
        </w:rPr>
        <w:t xml:space="preserve">curve </w:t>
      </w:r>
      <w:r w:rsidR="00300FAD">
        <w:rPr>
          <w:lang w:val="en-US"/>
        </w:rPr>
        <w:t xml:space="preserve">averaged over all conformers </w:t>
      </w:r>
      <w:r w:rsidR="00304594">
        <w:rPr>
          <w:lang w:val="en-US"/>
        </w:rPr>
        <w:t xml:space="preserve">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average</w:t>
      </w:r>
      <w:r w:rsidR="00F0242B">
        <w:rPr>
          <w:lang w:val="en-US"/>
        </w:rPr>
        <w:t>d</w:t>
      </w:r>
      <w:r w:rsidR="002F7AF8">
        <w:rPr>
          <w:lang w:val="en-US"/>
        </w:rPr>
        <w:t xml:space="preserve"> over ensemble</w:t>
      </w:r>
      <w:r w:rsidR="00304594">
        <w:rPr>
          <w:lang w:val="en-US"/>
        </w:rPr>
        <w:t xml:space="preserve"> </w:t>
      </w:r>
      <w:r w:rsidR="00381397" w:rsidRPr="002F7AF8">
        <w:rPr>
          <w:i/>
          <w:iCs/>
          <w:lang w:val="en-US"/>
        </w:rPr>
        <w:t>D</w:t>
      </w:r>
      <w:r w:rsidR="00381397" w:rsidRPr="002F7AF8">
        <w:rPr>
          <w:i/>
          <w:iCs/>
          <w:vertAlign w:val="subscript"/>
          <w:lang w:val="en-US"/>
        </w:rPr>
        <w:t>max</w:t>
      </w:r>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w:t>
      </w:r>
      <w:r w:rsidR="00304594">
        <w:rPr>
          <w:lang w:val="en-US"/>
        </w:rPr>
        <w:lastRenderedPageBreak/>
        <w:t>not p</w:t>
      </w:r>
      <w:r w:rsidR="00E86109">
        <w:rPr>
          <w:lang w:val="en-US"/>
        </w:rPr>
        <w:t>lay</w:t>
      </w:r>
      <w:r w:rsidR="00304594">
        <w:rPr>
          <w:lang w:val="en-US"/>
        </w:rPr>
        <w:t xml:space="preserve"> </w:t>
      </w:r>
      <w:r w:rsidR="00381397">
        <w:rPr>
          <w:lang w:val="en-US"/>
        </w:rPr>
        <w:t>a 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5CD7EF38" w:rsidR="000949A1" w:rsidRDefault="00FC67F5" w:rsidP="007D2DF1">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sidR="00E0168F">
        <w:rPr>
          <w:rStyle w:val="Heading3Char"/>
          <w:lang w:val="en-US"/>
        </w:rPr>
        <w:t xml:space="preserve"> for predictions.</w:t>
      </w:r>
      <w:r w:rsidR="002875E7">
        <w:rPr>
          <w:lang w:val="en-US"/>
        </w:rPr>
        <w:t xml:space="preserve"> </w:t>
      </w:r>
    </w:p>
    <w:p w14:paraId="41FE17F5" w14:textId="766D579F" w:rsidR="00365736" w:rsidRDefault="000949A1" w:rsidP="00880815">
      <w:pPr>
        <w:pStyle w:val="NormalWeb"/>
        <w:rPr>
          <w:lang w:val="en-US"/>
        </w:rPr>
      </w:pPr>
      <w:r>
        <w:rPr>
          <w:lang w:val="en-US"/>
        </w:rPr>
        <w:t xml:space="preserve">  </w:t>
      </w:r>
      <w:r w:rsidR="00B27E1F">
        <w:rPr>
          <w:lang w:val="en-US"/>
        </w:rPr>
        <w:t>Aside from practical value, t</w:t>
      </w:r>
      <w:r w:rsidR="00FC67F5">
        <w:rPr>
          <w:lang w:val="en-US"/>
        </w:rPr>
        <w:t>he usage of NNs offer</w:t>
      </w:r>
      <w:r w:rsidR="006C7DFA">
        <w:rPr>
          <w:lang w:val="en-US"/>
        </w:rPr>
        <w:t>s</w:t>
      </w:r>
      <w:r w:rsidR="00FC67F5">
        <w:rPr>
          <w:lang w:val="en-US"/>
        </w:rPr>
        <w:t xml:space="preserve"> </w:t>
      </w:r>
      <w:r w:rsidR="00A20D7D">
        <w:rPr>
          <w:lang w:val="en-US"/>
        </w:rPr>
        <w:t xml:space="preserve">a </w:t>
      </w:r>
      <w:r w:rsidR="00B27E1F">
        <w:rPr>
          <w:lang w:val="en-US"/>
        </w:rPr>
        <w:t>new</w:t>
      </w:r>
      <w:r w:rsidR="00FC67F5">
        <w:rPr>
          <w:lang w:val="en-US"/>
        </w:rPr>
        <w:t xml:space="preserve"> challenge to </w:t>
      </w:r>
      <w:r w:rsidR="00A20D7D">
        <w:rPr>
          <w:lang w:val="en-US"/>
        </w:rPr>
        <w:t>practically</w:t>
      </w:r>
      <w:r w:rsidR="00FC67F5">
        <w:rPr>
          <w:lang w:val="en-US"/>
        </w:rPr>
        <w:t xml:space="preserve"> estimate the </w:t>
      </w:r>
      <w:r w:rsidR="007E65E4">
        <w:rPr>
          <w:lang w:val="en-US"/>
        </w:rPr>
        <w:t xml:space="preserve">fundamental limit of the </w:t>
      </w:r>
      <w:r w:rsidR="00FC67F5">
        <w:rPr>
          <w:lang w:val="en-US"/>
        </w:rPr>
        <w:t xml:space="preserve">accuracy of MW and </w:t>
      </w:r>
      <w:r w:rsidR="00FC67F5" w:rsidRPr="00B81DB0">
        <w:rPr>
          <w:i/>
          <w:iCs/>
          <w:lang w:val="en-US"/>
        </w:rPr>
        <w:t>D</w:t>
      </w:r>
      <w:r w:rsidR="00FC67F5" w:rsidRPr="00B81DB0">
        <w:rPr>
          <w:i/>
          <w:iCs/>
          <w:vertAlign w:val="subscript"/>
          <w:lang w:val="en-US"/>
        </w:rPr>
        <w:t>max</w:t>
      </w:r>
      <w:r w:rsidR="00FC67F5">
        <w:rPr>
          <w:lang w:val="en-US"/>
        </w:rPr>
        <w:t xml:space="preserve"> </w:t>
      </w:r>
      <w:r w:rsidR="00D918CA">
        <w:rPr>
          <w:lang w:val="en-US"/>
        </w:rPr>
        <w:t>predictions</w:t>
      </w:r>
      <w:r w:rsidR="007222A8">
        <w:rPr>
          <w:lang w:val="en-US"/>
        </w:rPr>
        <w:t xml:space="preserve"> from SAS data</w:t>
      </w:r>
      <w:r w:rsidR="0061567A">
        <w:rPr>
          <w:lang w:val="en-US"/>
        </w:rPr>
        <w:t>.</w:t>
      </w:r>
      <w:r w:rsidR="00FC67F5">
        <w:rPr>
          <w:lang w:val="en-US"/>
        </w:rPr>
        <w:t xml:space="preserve"> </w:t>
      </w:r>
      <w:r w:rsidR="00AC37B1">
        <w:rPr>
          <w:lang w:val="en-US"/>
        </w:rPr>
        <w:t>When</w:t>
      </w:r>
      <w:r w:rsidR="00A452A1">
        <w:rPr>
          <w:lang w:val="en-US"/>
        </w:rPr>
        <w:t xml:space="preserve"> employing NNs, one does not rely on mathematical models and may hope to push the </w:t>
      </w:r>
      <w:r w:rsidR="001E711C">
        <w:rPr>
          <w:lang w:val="en-US"/>
        </w:rPr>
        <w:t>precision of predictions</w:t>
      </w:r>
      <w:r w:rsidR="00A452A1">
        <w:rPr>
          <w:lang w:val="en-US"/>
        </w:rPr>
        <w:t xml:space="preserve"> further compared with the conventional methods. </w:t>
      </w:r>
      <w:r w:rsidR="00365736">
        <w:rPr>
          <w:lang w:val="en-US"/>
        </w:rPr>
        <w:t xml:space="preserve">If we take as an axiom, that NN can always find the absolute minima of the loss function, the accuracy of predictions </w:t>
      </w:r>
      <w:r w:rsidR="002714D2">
        <w:rPr>
          <w:lang w:val="en-US"/>
        </w:rPr>
        <w:t>is</w:t>
      </w:r>
      <w:r w:rsidR="00365736">
        <w:rPr>
          <w:lang w:val="en-US"/>
        </w:rPr>
        <w:t xml:space="preserve"> limited only by the information content of a given SAS curve. </w:t>
      </w:r>
    </w:p>
    <w:p w14:paraId="0AA06040" w14:textId="3F3853E8" w:rsidR="00114C73" w:rsidRDefault="00365736" w:rsidP="00880815">
      <w:pPr>
        <w:pStyle w:val="NormalWeb"/>
        <w:rPr>
          <w:lang w:val="en-US"/>
        </w:rPr>
      </w:pPr>
      <w:r>
        <w:rPr>
          <w:lang w:val="en-US"/>
        </w:rPr>
        <w:t xml:space="preserve">  To study this question</w:t>
      </w:r>
      <w:r w:rsidR="0061567A">
        <w:rPr>
          <w:lang w:val="en-US"/>
        </w:rPr>
        <w:t>, we simulated the “</w:t>
      </w:r>
      <w:r w:rsidR="00FC67F5">
        <w:rPr>
          <w:lang w:val="en-US"/>
        </w:rPr>
        <w:t>ideal</w:t>
      </w:r>
      <w:r w:rsidR="0061567A">
        <w:rPr>
          <w:lang w:val="en-US"/>
        </w:rPr>
        <w:t>”</w:t>
      </w:r>
      <w:r w:rsidR="00FC67F5">
        <w:rPr>
          <w:lang w:val="en-US"/>
        </w:rPr>
        <w:t xml:space="preserve"> </w:t>
      </w:r>
      <w:r w:rsidR="0061567A">
        <w:rPr>
          <w:lang w:val="en-US"/>
        </w:rPr>
        <w:t>training set</w:t>
      </w:r>
      <w:r w:rsidR="00FC67F5">
        <w:rPr>
          <w:lang w:val="en-US"/>
        </w:rPr>
        <w:t xml:space="preserve"> of noisele</w:t>
      </w:r>
      <w:r w:rsidR="006C7DFA">
        <w:rPr>
          <w:lang w:val="en-US"/>
        </w:rPr>
        <w:t>s</w:t>
      </w:r>
      <w:r w:rsidR="00FC67F5">
        <w:rPr>
          <w:lang w:val="en-US"/>
        </w:rPr>
        <w:t>s SAXS profile</w:t>
      </w:r>
      <w:r w:rsidR="0061567A">
        <w:rPr>
          <w:lang w:val="en-US"/>
        </w:rPr>
        <w:t>s</w:t>
      </w:r>
      <w:r w:rsidR="00FC67F5">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w:t>
      </w:r>
      <w:r w:rsidR="00FB759B">
        <w:rPr>
          <w:lang w:val="en-US"/>
        </w:rPr>
        <w:t>data</w:t>
      </w:r>
      <w:r w:rsidR="00C22D53">
        <w:rPr>
          <w:lang w:val="en-US"/>
        </w:rPr>
        <w:t xml:space="preserve"> and applied them </w:t>
      </w:r>
      <w:r w:rsidR="00FB759B">
        <w:rPr>
          <w:lang w:val="en-US"/>
        </w:rPr>
        <w:t>to</w:t>
      </w:r>
      <w:r w:rsidR="00C22D53">
        <w:rPr>
          <w:lang w:val="en-US"/>
        </w:rPr>
        <w:t xml:space="preserve"> </w:t>
      </w:r>
      <w:r w:rsidR="00FB759B">
        <w:rPr>
          <w:lang w:val="en-US"/>
        </w:rPr>
        <w:t xml:space="preserve">the </w:t>
      </w:r>
      <w:r w:rsidR="003B3F3C">
        <w:rPr>
          <w:lang w:val="en-US"/>
        </w:rPr>
        <w:t xml:space="preserve">similar </w:t>
      </w:r>
      <w:r w:rsidR="00FB759B">
        <w:rPr>
          <w:lang w:val="en-US"/>
        </w:rPr>
        <w:t>“</w:t>
      </w:r>
      <w:r w:rsidR="007558D6">
        <w:rPr>
          <w:lang w:val="en-US"/>
        </w:rPr>
        <w:t>ideal</w:t>
      </w:r>
      <w:r w:rsidR="00FB759B">
        <w:rPr>
          <w:lang w:val="en-US"/>
        </w:rPr>
        <w:t xml:space="preserve">” </w:t>
      </w:r>
      <w:r w:rsidR="00C22D53">
        <w:rPr>
          <w:lang w:val="en-US"/>
        </w:rPr>
        <w:t xml:space="preserve">smooth </w:t>
      </w:r>
      <w:r w:rsidR="003B3F3C">
        <w:rPr>
          <w:lang w:val="en-US"/>
        </w:rPr>
        <w:t>simulated</w:t>
      </w:r>
      <w:r w:rsidR="0061567A">
        <w:rPr>
          <w:lang w:val="en-US"/>
        </w:rPr>
        <w:t xml:space="preserve"> </w:t>
      </w:r>
      <w:r w:rsidR="002714D2">
        <w:rPr>
          <w:lang w:val="en-US"/>
        </w:rPr>
        <w:t xml:space="preserve">test </w:t>
      </w:r>
      <w:r w:rsidR="00421D19">
        <w:rPr>
          <w:lang w:val="en-US"/>
        </w:rPr>
        <w:t>curves</w:t>
      </w:r>
      <w:r w:rsidR="007A02F7">
        <w:rPr>
          <w:lang w:val="en-US"/>
        </w:rPr>
        <w:t xml:space="preserve"> </w:t>
      </w:r>
      <w:r w:rsidR="007D2DF1">
        <w:rPr>
          <w:lang w:val="en-US"/>
        </w:rPr>
        <w:t xml:space="preserve">to predict MW and </w:t>
      </w:r>
      <w:r w:rsidR="007D2DF1" w:rsidRPr="007D2DF1">
        <w:rPr>
          <w:i/>
          <w:iCs/>
          <w:lang w:val="en-US"/>
        </w:rPr>
        <w:t>D</w:t>
      </w:r>
      <w:r w:rsidR="007D2DF1" w:rsidRPr="007D2DF1">
        <w:rPr>
          <w:i/>
          <w:iCs/>
          <w:vertAlign w:val="subscript"/>
          <w:lang w:val="en-US"/>
        </w:rPr>
        <w:t>max</w:t>
      </w:r>
      <w:r w:rsidR="00C22D53">
        <w:rPr>
          <w:lang w:val="en-US"/>
        </w:rPr>
        <w:t>.</w:t>
      </w:r>
      <w:r w:rsidR="007D2DF1">
        <w:rPr>
          <w:lang w:val="en-US"/>
        </w:rPr>
        <w:t xml:space="preserve"> </w:t>
      </w:r>
    </w:p>
    <w:p w14:paraId="74C5FD4A" w14:textId="02D52C1F"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w:t>
      </w:r>
      <w:r w:rsidR="007A02F7" w:rsidRPr="007D2DF1">
        <w:rPr>
          <w:i/>
          <w:iCs/>
          <w:lang w:val="en-US"/>
        </w:rPr>
        <w:t>D</w:t>
      </w:r>
      <w:r w:rsidR="007A02F7" w:rsidRPr="007D2DF1">
        <w:rPr>
          <w:i/>
          <w:iCs/>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experiment demonstrates</w:t>
      </w:r>
      <w:r w:rsidR="003F7981">
        <w:rPr>
          <w:lang w:val="en-US"/>
        </w:rPr>
        <w:t xml:space="preserve"> </w:t>
      </w:r>
      <w:r w:rsidR="0061567A">
        <w:rPr>
          <w:lang w:val="en-US"/>
        </w:rPr>
        <w:t xml:space="preserve">two important facts: (1) </w:t>
      </w:r>
      <w:r w:rsidR="00D31A0E">
        <w:rPr>
          <w:lang w:val="en-US"/>
        </w:rPr>
        <w:t xml:space="preserve">the </w:t>
      </w:r>
      <w:r w:rsidR="00AC37B1">
        <w:rPr>
          <w:lang w:val="en-US"/>
        </w:rPr>
        <w:t xml:space="preserve">described </w:t>
      </w:r>
      <w:r w:rsidR="00726FF6">
        <w:rPr>
          <w:lang w:val="en-US"/>
        </w:rPr>
        <w:t>in fig.5</w:t>
      </w:r>
      <w:r w:rsidR="00AC37B1">
        <w:rPr>
          <w:lang w:val="en-US"/>
        </w:rPr>
        <w:t xml:space="preserve"> </w:t>
      </w:r>
      <w:r w:rsidR="00726FF6">
        <w:rPr>
          <w:lang w:val="en-US"/>
        </w:rPr>
        <w:t>results</w:t>
      </w:r>
      <w:r w:rsidR="00AC37B1">
        <w:rPr>
          <w:lang w:val="en-US"/>
        </w:rPr>
        <w:t xml:space="preserve"> </w:t>
      </w:r>
      <w:r w:rsidR="0061567A">
        <w:rPr>
          <w:lang w:val="en-US"/>
        </w:rPr>
        <w:t xml:space="preserve">almost reached the theoretical limit of </w:t>
      </w:r>
      <w:r>
        <w:rPr>
          <w:lang w:val="en-US"/>
        </w:rPr>
        <w:t xml:space="preserve">prediction accuracy </w:t>
      </w:r>
      <w:r w:rsidR="00AC37B1">
        <w:rPr>
          <w:lang w:val="en-US"/>
        </w:rPr>
        <w:t xml:space="preserve">using </w:t>
      </w:r>
      <w:r w:rsidR="00726FF6">
        <w:rPr>
          <w:lang w:val="en-US"/>
        </w:rPr>
        <w:t>NNs</w:t>
      </w:r>
      <w:r w:rsidR="0061567A">
        <w:rPr>
          <w:lang w:val="en-US"/>
        </w:rPr>
        <w:t xml:space="preserve">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S</w:t>
      </w:r>
      <w:r>
        <w:rPr>
          <w:lang w:val="en-US"/>
        </w:rPr>
        <w:t xml:space="preserve"> as </w:t>
      </w:r>
      <w:r w:rsidR="00CF2A2C">
        <w:rPr>
          <w:lang w:val="en-US"/>
        </w:rPr>
        <w:t xml:space="preserve">a </w:t>
      </w:r>
      <w:r>
        <w:rPr>
          <w:lang w:val="en-US"/>
        </w:rPr>
        <w:t>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4"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q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JWy7OYW2iOKIOHcRjx86DRgf9JSY+DyGj4sedeUqI/WpRyNZ3P0+Tmw3xxU+HBX3u21x5uBUIx&#10;GikZzfuYp33kfIeStyrLkXozVnKqGQcsq3T6DGmCr8856veX3fw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P8r/ag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5"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Vf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q7OYW2iOKIOHcRjx86DRgf9JSY+DyGj4sedeUqI/WpRyNZ3P0+Tmw3xxU+HBX3u21x5uBUIx&#10;GikZzfuYp33kfIeStyrLkXozVnKqGQcsq3T6DGmCr8856veX3fw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HWwRV8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 xml:space="preserve">(a) MW, (b) </w:t>
      </w:r>
      <w:r w:rsidRPr="009C146E">
        <w:rPr>
          <w:i/>
          <w:iCs/>
          <w:sz w:val="22"/>
          <w:szCs w:val="22"/>
          <w:lang w:val="en-US"/>
        </w:rPr>
        <w:t>D</w:t>
      </w:r>
      <w:r w:rsidRPr="009C146E">
        <w:rPr>
          <w:i/>
          <w:iCs/>
          <w:sz w:val="22"/>
          <w:szCs w:val="22"/>
          <w:vertAlign w:val="subscript"/>
          <w:lang w:val="en-US"/>
        </w:rPr>
        <w:t>max</w:t>
      </w:r>
    </w:p>
    <w:p w14:paraId="5C0C59CF" w14:textId="484A446C" w:rsidR="007A02F7" w:rsidRPr="00FC67F5" w:rsidRDefault="007A02F7" w:rsidP="00880815">
      <w:pPr>
        <w:pStyle w:val="NormalWeb"/>
        <w:rPr>
          <w:lang w:val="en-US"/>
        </w:rPr>
      </w:pPr>
      <w:r>
        <w:rPr>
          <w:lang w:val="en-US"/>
        </w:rPr>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68721999" w14:textId="5BAE07F7" w:rsidR="007D2DF1" w:rsidRDefault="00FC67F5" w:rsidP="007D2DF1">
      <w:pPr>
        <w:pStyle w:val="NormalWeb"/>
        <w:rPr>
          <w:lang w:val="en-US"/>
        </w:rPr>
      </w:pPr>
      <w:r w:rsidRPr="00FC67F5">
        <w:rPr>
          <w:rStyle w:val="Heading3Char"/>
        </w:rPr>
        <w:t>Angular range.</w:t>
      </w:r>
      <w:r>
        <w:rPr>
          <w:rStyle w:val="Heading3Char"/>
          <w:lang w:val="en-US"/>
        </w:rPr>
        <w:t xml:space="preserve"> </w:t>
      </w:r>
      <w:r w:rsidR="007D2DF1">
        <w:rPr>
          <w:lang w:val="en-US"/>
        </w:rPr>
        <w:t xml:space="preserve">In theory, the information contained in a scattering curve depends only on two factors: maximum experimental angle </w:t>
      </w:r>
      <w:r w:rsidR="007D2DF1" w:rsidRPr="00F652E2">
        <w:rPr>
          <w:i/>
          <w:iCs/>
          <w:lang w:val="en-US"/>
        </w:rPr>
        <w:t>s</w:t>
      </w:r>
      <w:r w:rsidR="007D2DF1" w:rsidRPr="00F652E2">
        <w:rPr>
          <w:i/>
          <w:iCs/>
          <w:vertAlign w:val="subscript"/>
          <w:lang w:val="en-US"/>
        </w:rPr>
        <w:t>max</w:t>
      </w:r>
      <w:r w:rsidR="007D2DF1">
        <w:rPr>
          <w:lang w:val="en-US"/>
        </w:rPr>
        <w:t xml:space="preserve"> and maximal intraparticle distance of the scattering molecule </w:t>
      </w:r>
      <w:r w:rsidR="007D2DF1" w:rsidRPr="00F652E2">
        <w:rPr>
          <w:i/>
          <w:iCs/>
          <w:lang w:val="en-US"/>
        </w:rPr>
        <w:t>D</w:t>
      </w:r>
      <w:r w:rsidR="007D2DF1" w:rsidRPr="00F652E2">
        <w:rPr>
          <w:i/>
          <w:iCs/>
          <w:vertAlign w:val="subscript"/>
          <w:lang w:val="en-US"/>
        </w:rPr>
        <w:t>max</w:t>
      </w:r>
      <w:r w:rsidR="007D2DF1">
        <w:rPr>
          <w:lang w:val="en-US"/>
        </w:rPr>
        <w:t>. All features and local behavior of a SAS curve may be completely described by the N equidistant Shannon channels with N = s</w:t>
      </w:r>
      <w:r w:rsidR="007D2DF1" w:rsidRPr="001721E4">
        <w:rPr>
          <w:vertAlign w:val="subscript"/>
          <w:lang w:val="en-US"/>
        </w:rPr>
        <w:t>max</w:t>
      </w:r>
      <w:r w:rsidR="007D2DF1">
        <w:rPr>
          <w:lang w:val="en-US"/>
        </w:rPr>
        <w:t>·</w:t>
      </w:r>
      <w:r w:rsidR="007D2DF1" w:rsidRPr="001721E4">
        <w:rPr>
          <w:i/>
          <w:iCs/>
          <w:lang w:val="en-US"/>
        </w:rPr>
        <w:t>D</w:t>
      </w:r>
      <w:r w:rsidR="007D2DF1" w:rsidRPr="001721E4">
        <w:rPr>
          <w:i/>
          <w:iCs/>
          <w:vertAlign w:val="subscript"/>
          <w:lang w:val="en-US"/>
        </w:rPr>
        <w:t>max</w:t>
      </w:r>
      <w:r w:rsidR="007D2DF1">
        <w:rPr>
          <w:lang w:val="en-US"/>
        </w:rPr>
        <w:t>/</w:t>
      </w:r>
      <w:r w:rsidR="007D2DF1" w:rsidRPr="001721E4">
        <w:rPr>
          <w:lang w:val="en-US"/>
        </w:rPr>
        <w:t xml:space="preserve"> </w:t>
      </w:r>
      <w:r w:rsidR="007D2DF1">
        <w:rPr>
          <w:lang w:val="en-US"/>
        </w:rPr>
        <w:t>π and the distance between channels equal to π/</w:t>
      </w:r>
      <w:r w:rsidR="007D2DF1" w:rsidRPr="001721E4">
        <w:rPr>
          <w:i/>
          <w:iCs/>
          <w:lang w:val="en-US"/>
        </w:rPr>
        <w:t>D</w:t>
      </w:r>
      <w:r w:rsidR="007D2DF1" w:rsidRPr="001721E4">
        <w:rPr>
          <w:i/>
          <w:iCs/>
          <w:vertAlign w:val="subscript"/>
          <w:lang w:val="en-US"/>
        </w:rPr>
        <w:t>max</w:t>
      </w:r>
      <w:r w:rsidR="007D2DF1">
        <w:rPr>
          <w:lang w:val="en-US"/>
        </w:rPr>
        <w:t xml:space="preserve"> </w:t>
      </w:r>
      <w:r w:rsidR="007D2DF1">
        <w:rPr>
          <w:lang w:val="en-US"/>
        </w:rPr>
        <w:fldChar w:fldCharType="begin" w:fldLock="1"/>
      </w:r>
      <w:r w:rsidR="007D2DF1">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7D2DF1">
        <w:rPr>
          <w:lang w:val="en-US"/>
        </w:rPr>
        <w:fldChar w:fldCharType="separate"/>
      </w:r>
      <w:r w:rsidR="007D2DF1" w:rsidRPr="0055542C">
        <w:rPr>
          <w:noProof/>
          <w:lang w:val="en-US"/>
        </w:rPr>
        <w:t>(crystallography and 1980)</w:t>
      </w:r>
      <w:r w:rsidR="007D2DF1">
        <w:rPr>
          <w:lang w:val="en-US"/>
        </w:rPr>
        <w:fldChar w:fldCharType="end"/>
      </w:r>
      <w:r w:rsidR="007D2DF1">
        <w:rPr>
          <w:lang w:val="en-US"/>
        </w:rPr>
        <w:t xml:space="preserve">. However, since the intensity of SAS curve rapidly decreases with angle, the useful signal at higher angles may be rather weak compared with the background and the effective </w:t>
      </w:r>
      <w:r w:rsidR="007D2DF1" w:rsidRPr="00887991">
        <w:rPr>
          <w:i/>
          <w:iCs/>
          <w:lang w:val="en-US"/>
        </w:rPr>
        <w:t>s</w:t>
      </w:r>
      <w:r w:rsidR="007D2DF1" w:rsidRPr="00887991">
        <w:rPr>
          <w:i/>
          <w:iCs/>
          <w:vertAlign w:val="subscript"/>
          <w:lang w:val="en-US"/>
        </w:rPr>
        <w:t>max</w:t>
      </w:r>
      <w:r w:rsidR="007D2DF1">
        <w:rPr>
          <w:lang w:val="en-US"/>
        </w:rPr>
        <w:t xml:space="preserve"> be smaller than the nomina</w:t>
      </w:r>
      <w:r w:rsidR="007D2DF1">
        <w:rPr>
          <w:lang w:val="en-US"/>
        </w:rPr>
        <w:t>l</w:t>
      </w:r>
      <w:r w:rsidR="007D2DF1">
        <w:rPr>
          <w:lang w:val="en-US"/>
        </w:rPr>
        <w:t>l</w:t>
      </w:r>
      <w:r w:rsidR="007D2DF1">
        <w:rPr>
          <w:lang w:val="en-US"/>
        </w:rPr>
        <w:t>y</w:t>
      </w:r>
      <w:r w:rsidR="007D2DF1">
        <w:rPr>
          <w:lang w:val="en-US"/>
        </w:rPr>
        <w:t xml:space="preserve"> recorded one. On </w:t>
      </w:r>
      <w:r w:rsidR="00941914">
        <w:rPr>
          <w:lang w:val="en-US"/>
        </w:rPr>
        <w:t xml:space="preserve">the other hand, </w:t>
      </w:r>
      <w:r w:rsidR="007D2DF1">
        <w:rPr>
          <w:lang w:val="en-US"/>
        </w:rPr>
        <w:t>th</w:t>
      </w:r>
      <w:r w:rsidR="00941914">
        <w:rPr>
          <w:lang w:val="en-US"/>
        </w:rPr>
        <w:t>is</w:t>
      </w:r>
      <w:r w:rsidR="007D2DF1">
        <w:rPr>
          <w:lang w:val="en-US"/>
        </w:rPr>
        <w:t xml:space="preserve"> noise can be partially compensated </w:t>
      </w:r>
      <w:r w:rsidR="00941914">
        <w:rPr>
          <w:lang w:val="en-US"/>
        </w:rPr>
        <w:t xml:space="preserve">for </w:t>
      </w:r>
      <w:r w:rsidR="007D2DF1">
        <w:rPr>
          <w:lang w:val="en-US"/>
        </w:rPr>
        <w:t xml:space="preserve">by oversampling, due to a much smaller angular increment in the SAXS profile compared with the </w:t>
      </w:r>
      <w:r w:rsidR="00941914">
        <w:rPr>
          <w:lang w:val="en-US"/>
        </w:rPr>
        <w:t>π/</w:t>
      </w:r>
      <w:r w:rsidR="00941914" w:rsidRPr="001721E4">
        <w:rPr>
          <w:i/>
          <w:iCs/>
          <w:lang w:val="en-US"/>
        </w:rPr>
        <w:t>D</w:t>
      </w:r>
      <w:r w:rsidR="00941914" w:rsidRPr="001721E4">
        <w:rPr>
          <w:i/>
          <w:iCs/>
          <w:vertAlign w:val="subscript"/>
          <w:lang w:val="en-US"/>
        </w:rPr>
        <w:t>max</w:t>
      </w:r>
      <w:r w:rsidR="007D2DF1">
        <w:rPr>
          <w:lang w:val="en-US"/>
        </w:rPr>
        <w:t>. The</w:t>
      </w:r>
      <w:r w:rsidR="00E419CD">
        <w:rPr>
          <w:lang w:val="en-US"/>
        </w:rPr>
        <w:t>refore the estimation of</w:t>
      </w:r>
      <w:r w:rsidR="007D2DF1">
        <w:rPr>
          <w:lang w:val="en-US"/>
        </w:rPr>
        <w:t xml:space="preserve"> effective </w:t>
      </w:r>
      <w:r w:rsidR="007D2DF1" w:rsidRPr="007D2DF1">
        <w:rPr>
          <w:i/>
          <w:iCs/>
          <w:lang w:val="en-US"/>
        </w:rPr>
        <w:t>s</w:t>
      </w:r>
      <w:r w:rsidR="007D2DF1" w:rsidRPr="007D2DF1">
        <w:rPr>
          <w:i/>
          <w:iCs/>
          <w:vertAlign w:val="subscript"/>
          <w:lang w:val="en-US"/>
        </w:rPr>
        <w:t>max</w:t>
      </w:r>
      <w:r w:rsidR="007D2DF1">
        <w:rPr>
          <w:lang w:val="en-US"/>
        </w:rPr>
        <w:t xml:space="preserve"> </w:t>
      </w:r>
      <w:r w:rsidR="00E419CD">
        <w:rPr>
          <w:lang w:val="en-US"/>
        </w:rPr>
        <w:t xml:space="preserve">depends on many </w:t>
      </w:r>
      <w:r w:rsidR="004C1CF2">
        <w:rPr>
          <w:lang w:val="en-US"/>
        </w:rPr>
        <w:t>factors</w:t>
      </w:r>
      <w:r w:rsidR="00E419CD">
        <w:rPr>
          <w:lang w:val="en-US"/>
        </w:rPr>
        <w:t xml:space="preserve"> and </w:t>
      </w:r>
      <w:r w:rsidR="00A714B4">
        <w:rPr>
          <w:lang w:val="en-US"/>
        </w:rPr>
        <w:t xml:space="preserve">is </w:t>
      </w:r>
      <w:r w:rsidR="00E419CD">
        <w:rPr>
          <w:lang w:val="en-US"/>
        </w:rPr>
        <w:t>far from being trivial</w:t>
      </w:r>
      <w:r w:rsidR="007D2DF1">
        <w:rPr>
          <w:lang w:val="en-US"/>
        </w:rPr>
        <w:t xml:space="preserve">.  </w:t>
      </w:r>
    </w:p>
    <w:p w14:paraId="4A4F2F5E" w14:textId="4F83A3AA" w:rsidR="00696471" w:rsidRDefault="00281494" w:rsidP="00696471">
      <w:pPr>
        <w:pStyle w:val="NormalWeb"/>
        <w:rPr>
          <w:lang w:val="en-US"/>
        </w:rPr>
      </w:pPr>
      <w:r>
        <w:rPr>
          <w:lang w:val="en-US"/>
        </w:rPr>
        <w:t xml:space="preserve">  </w:t>
      </w:r>
      <w:r w:rsidR="00696471">
        <w:rPr>
          <w:lang w:val="en-US"/>
        </w:rPr>
        <w:t xml:space="preserve">One possible way to determine the real number </w:t>
      </w:r>
      <w:r w:rsidR="00696471" w:rsidRPr="007D2DF1">
        <w:rPr>
          <w:i/>
          <w:iCs/>
          <w:lang w:val="en-US"/>
        </w:rPr>
        <w:t>s</w:t>
      </w:r>
      <w:r w:rsidR="00696471" w:rsidRPr="007D2DF1">
        <w:rPr>
          <w:i/>
          <w:iCs/>
          <w:vertAlign w:val="subscript"/>
          <w:lang w:val="en-US"/>
        </w:rPr>
        <w:t>max</w:t>
      </w:r>
      <w:r w:rsidR="00696471">
        <w:rPr>
          <w:lang w:val="en-US"/>
        </w:rPr>
        <w:t xml:space="preserve"> </w:t>
      </w:r>
      <w:r w:rsidR="00696471">
        <w:rPr>
          <w:lang w:val="en-US"/>
        </w:rPr>
        <w:t xml:space="preserve">was suggested </w:t>
      </w:r>
      <w:r w:rsidR="00694C1E">
        <w:rPr>
          <w:lang w:val="en-US"/>
        </w:rPr>
        <w:t>by</w:t>
      </w:r>
      <w:r w:rsidR="00696471">
        <w:rPr>
          <w:lang w:val="en-US"/>
        </w:rPr>
        <w:t xml:space="preserve"> </w:t>
      </w:r>
      <w:r w:rsidR="00696471">
        <w:rPr>
          <w:lang w:val="en-US"/>
        </w:rPr>
        <w:fldChar w:fldCharType="begin" w:fldLock="1"/>
      </w:r>
      <w:r w:rsidR="00607A07">
        <w:rPr>
          <w:lang w:val="en-US"/>
        </w:rPr>
        <w: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eviouslyFormattedCitation":"(Konarev and Svergun, 2015)"},"properties":{"noteIndex":0},"schema":"https://github.com/citation-style-language/schema/raw/master/csl-citation.json"}</w:instrText>
      </w:r>
      <w:r w:rsidR="00696471">
        <w:rPr>
          <w:lang w:val="en-US"/>
        </w:rPr>
        <w:fldChar w:fldCharType="separate"/>
      </w:r>
      <w:r w:rsidR="00696471" w:rsidRPr="001A5F75">
        <w:rPr>
          <w:noProof/>
          <w:lang w:val="en-US"/>
        </w:rPr>
        <w:t>(Konarev and Svergun, 2015)</w:t>
      </w:r>
      <w:r w:rsidR="00696471">
        <w:rPr>
          <w:lang w:val="en-US"/>
        </w:rPr>
        <w:fldChar w:fldCharType="end"/>
      </w:r>
      <w:r w:rsidR="00696471">
        <w:rPr>
          <w:lang w:val="en-US"/>
        </w:rPr>
        <w:t xml:space="preserve">. It relies on the fact, that the usage of the unfeasibly high number of terms in the Shannon </w:t>
      </w:r>
      <w:r w:rsidR="00696471">
        <w:rPr>
          <w:lang w:val="en-US"/>
        </w:rPr>
        <w:lastRenderedPageBreak/>
        <w:t xml:space="preserve">interpolation formula does not improve the fit to the SAXS data, but leads to high-frequency oscillations in p(r). The authors introduced a new criterion: </w:t>
      </w:r>
    </w:p>
    <w:p w14:paraId="5AD911D2" w14:textId="77777777" w:rsidR="00696471" w:rsidRDefault="00696471" w:rsidP="00696471">
      <w:pPr>
        <w:pStyle w:val="NormalWeb"/>
        <w:jc w:val="right"/>
        <w:rPr>
          <w:lang w:val="en-US"/>
        </w:rPr>
      </w:pPr>
      <w:r w:rsidRPr="001A5F75">
        <w:rPr>
          <w:i/>
          <w:iCs/>
          <w:lang w:val="en-US"/>
        </w:rPr>
        <w:t>f(N) = χ</w:t>
      </w:r>
      <w:r w:rsidRPr="001A5F75">
        <w:rPr>
          <w:i/>
          <w:iCs/>
          <w:vertAlign w:val="superscript"/>
          <w:lang w:val="en-US"/>
        </w:rPr>
        <w:t>2</w:t>
      </w:r>
      <w:r w:rsidRPr="001A5F75">
        <w:rPr>
          <w:i/>
          <w:iCs/>
          <w:lang w:val="en-US"/>
        </w:rPr>
        <w:t>(N) + αΩ(r)</w:t>
      </w:r>
      <w:r>
        <w:rPr>
          <w:lang w:val="en-US"/>
        </w:rPr>
        <w:t>.</w:t>
      </w:r>
      <w:r>
        <w:rPr>
          <w:lang w:val="en-US"/>
        </w:rPr>
        <w:tab/>
      </w:r>
      <w:r>
        <w:rPr>
          <w:lang w:val="en-US"/>
        </w:rPr>
        <w:tab/>
      </w:r>
      <w:r>
        <w:rPr>
          <w:lang w:val="en-US"/>
        </w:rPr>
        <w:tab/>
      </w:r>
      <w:r>
        <w:rPr>
          <w:lang w:val="en-US"/>
        </w:rPr>
        <w:tab/>
      </w:r>
      <w:r>
        <w:rPr>
          <w:lang w:val="en-US"/>
        </w:rPr>
        <w:tab/>
      </w:r>
      <w:r>
        <w:rPr>
          <w:lang w:val="en-US"/>
        </w:rPr>
        <w:tab/>
        <w:t xml:space="preserve"> (11)</w:t>
      </w:r>
    </w:p>
    <w:p w14:paraId="4D30EEC2" w14:textId="0C988418" w:rsidR="007D2DF1" w:rsidRDefault="00696471" w:rsidP="007D2DF1">
      <w:pPr>
        <w:pStyle w:val="NormalWeb"/>
        <w:rPr>
          <w:lang w:val="en-US"/>
        </w:rPr>
      </w:pPr>
      <w:r>
        <w:rPr>
          <w:lang w:val="en-US"/>
        </w:rPr>
        <w:t xml:space="preserve">This criterion accounts for </w:t>
      </w:r>
      <w:r w:rsidRPr="001A5F75">
        <w:rPr>
          <w:i/>
          <w:iCs/>
          <w:lang w:val="en-US"/>
        </w:rPr>
        <w:t>χ</w:t>
      </w:r>
      <w:r w:rsidRPr="001A5F75">
        <w:rPr>
          <w:i/>
          <w:iCs/>
          <w:vertAlign w:val="superscript"/>
          <w:lang w:val="en-US"/>
        </w:rPr>
        <w:t>2</w:t>
      </w:r>
      <w:r w:rsidRPr="001A5F75">
        <w:rPr>
          <w:i/>
          <w:iCs/>
          <w:lang w:val="en-US"/>
        </w:rPr>
        <w:t>(N)</w:t>
      </w:r>
      <w:r>
        <w:rPr>
          <w:i/>
          <w:iCs/>
          <w:lang w:val="en-US"/>
        </w:rPr>
        <w:t xml:space="preserve"> </w:t>
      </w:r>
      <w:r w:rsidRPr="001A5F75">
        <w:rPr>
          <w:lang w:val="en-US"/>
        </w:rPr>
        <w:t xml:space="preserve">- </w:t>
      </w:r>
      <w:r>
        <w:rPr>
          <w:lang w:val="en-US"/>
        </w:rPr>
        <w:t xml:space="preserve">fit to the data by the Shannon interpolation formula in reciprocal space and </w:t>
      </w:r>
      <w:r w:rsidRPr="001A5F75">
        <w:rPr>
          <w:i/>
          <w:iCs/>
          <w:lang w:val="en-US"/>
        </w:rPr>
        <w:t>Ω(r)</w:t>
      </w:r>
      <w:r w:rsidRPr="001A5F75">
        <w:rPr>
          <w:lang w:val="en-US"/>
        </w:rPr>
        <w:t xml:space="preserve"> - </w:t>
      </w:r>
      <w:r>
        <w:rPr>
          <w:lang w:val="en-US"/>
        </w:rPr>
        <w:t xml:space="preserve">the smoothness of p(r) function in direct space, with α being a scaling coefficient. </w:t>
      </w:r>
      <w:r w:rsidR="006D2FD6">
        <w:rPr>
          <w:lang w:val="en-US"/>
        </w:rPr>
        <w:t>This way, it is possible to estimate the</w:t>
      </w:r>
      <w:r w:rsidR="00694C1E">
        <w:rPr>
          <w:lang w:val="en-US"/>
        </w:rPr>
        <w:t xml:space="preserve"> effective</w:t>
      </w:r>
      <w:r w:rsidR="006D2FD6">
        <w:rPr>
          <w:lang w:val="en-US"/>
        </w:rPr>
        <w:t xml:space="preserve"> </w:t>
      </w:r>
      <w:r w:rsidR="006D2FD6" w:rsidRPr="007D2DF1">
        <w:rPr>
          <w:i/>
          <w:iCs/>
          <w:lang w:val="en-US"/>
        </w:rPr>
        <w:t>s</w:t>
      </w:r>
      <w:r w:rsidR="006D2FD6" w:rsidRPr="007D2DF1">
        <w:rPr>
          <w:i/>
          <w:iCs/>
          <w:vertAlign w:val="subscript"/>
          <w:lang w:val="en-US"/>
        </w:rPr>
        <w:t>max</w:t>
      </w:r>
      <w:r w:rsidR="006D2FD6">
        <w:rPr>
          <w:lang w:val="en-US"/>
        </w:rPr>
        <w:t xml:space="preserve"> of experimental SAS data </w:t>
      </w:r>
      <w:r w:rsidR="00694C1E">
        <w:rPr>
          <w:lang w:val="en-US"/>
        </w:rPr>
        <w:t xml:space="preserve">and </w:t>
      </w:r>
      <w:r w:rsidR="006D2FD6">
        <w:rPr>
          <w:lang w:val="en-US"/>
        </w:rPr>
        <w:t xml:space="preserve">use </w:t>
      </w:r>
      <w:r w:rsidR="00DD041E">
        <w:rPr>
          <w:lang w:val="en-US"/>
        </w:rPr>
        <w:t>only</w:t>
      </w:r>
      <w:r w:rsidR="00EC0B46">
        <w:rPr>
          <w:lang w:val="en-US"/>
        </w:rPr>
        <w:t xml:space="preserve"> </w:t>
      </w:r>
      <w:r w:rsidR="006D2FD6">
        <w:rPr>
          <w:lang w:val="en-US"/>
        </w:rPr>
        <w:t>meaningful</w:t>
      </w:r>
      <w:r w:rsidR="00EC0B46">
        <w:rPr>
          <w:lang w:val="en-US"/>
        </w:rPr>
        <w:t xml:space="preserve"> </w:t>
      </w:r>
      <w:r w:rsidR="006D2FD6">
        <w:rPr>
          <w:lang w:val="en-US"/>
        </w:rPr>
        <w:t>s</w:t>
      </w:r>
      <w:r w:rsidR="00DD041E">
        <w:rPr>
          <w:lang w:val="en-US"/>
        </w:rPr>
        <w:t>-range</w:t>
      </w:r>
      <w:r w:rsidR="006D2FD6">
        <w:rPr>
          <w:lang w:val="en-US"/>
        </w:rPr>
        <w:t xml:space="preserve">. </w:t>
      </w:r>
    </w:p>
    <w:p w14:paraId="3CFC3F34" w14:textId="0CC2BC16" w:rsidR="00032C15" w:rsidRDefault="007D2DF1" w:rsidP="00880815">
      <w:pPr>
        <w:pStyle w:val="NormalWeb"/>
        <w:rPr>
          <w:lang w:val="en-US"/>
        </w:rPr>
      </w:pPr>
      <w:r>
        <w:rPr>
          <w:lang w:val="en-US"/>
        </w:rPr>
        <w:t xml:space="preserve">  </w:t>
      </w:r>
      <w:r w:rsidR="006D2FD6">
        <w:rPr>
          <w:lang w:val="en-US"/>
        </w:rPr>
        <w:t xml:space="preserve">An important question arises: </w:t>
      </w:r>
      <w:r w:rsidR="007F24F4">
        <w:rPr>
          <w:lang w:val="en-US"/>
        </w:rPr>
        <w:t xml:space="preserve">given the effective </w:t>
      </w:r>
      <w:r w:rsidR="007F24F4" w:rsidRPr="007D2DF1">
        <w:rPr>
          <w:i/>
          <w:iCs/>
          <w:lang w:val="en-US"/>
        </w:rPr>
        <w:t>s</w:t>
      </w:r>
      <w:r w:rsidR="007F24F4" w:rsidRPr="007D2DF1">
        <w:rPr>
          <w:i/>
          <w:iCs/>
          <w:vertAlign w:val="subscript"/>
          <w:lang w:val="en-US"/>
        </w:rPr>
        <w:t>max</w:t>
      </w:r>
      <w:r w:rsidR="007F24F4" w:rsidRPr="007F24F4">
        <w:rPr>
          <w:lang w:val="en-US"/>
        </w:rPr>
        <w:t>,</w:t>
      </w:r>
      <w:r w:rsidR="007F24F4">
        <w:rPr>
          <w:lang w:val="en-US"/>
        </w:rPr>
        <w:t xml:space="preserve"> </w:t>
      </w:r>
      <w:r w:rsidR="006D2FD6">
        <w:rPr>
          <w:lang w:val="en-US"/>
        </w:rPr>
        <w:t xml:space="preserve">what is the maximum precision of MW and </w:t>
      </w:r>
      <w:r w:rsidR="006D2FD6" w:rsidRPr="001721E4">
        <w:rPr>
          <w:i/>
          <w:iCs/>
          <w:lang w:val="en-US"/>
        </w:rPr>
        <w:t>D</w:t>
      </w:r>
      <w:r w:rsidR="006D2FD6" w:rsidRPr="001721E4">
        <w:rPr>
          <w:i/>
          <w:iCs/>
          <w:vertAlign w:val="subscript"/>
          <w:lang w:val="en-US"/>
        </w:rPr>
        <w:t>max</w:t>
      </w:r>
      <w:r w:rsidR="006D2FD6">
        <w:rPr>
          <w:lang w:val="en-US"/>
        </w:rPr>
        <w:t xml:space="preserve"> predictions </w:t>
      </w:r>
      <w:r w:rsidR="00D33496">
        <w:rPr>
          <w:lang w:val="en-US"/>
        </w:rPr>
        <w:t xml:space="preserve">that </w:t>
      </w:r>
      <w:r w:rsidR="006D2FD6">
        <w:rPr>
          <w:lang w:val="en-US"/>
        </w:rPr>
        <w:t xml:space="preserve">one can expect? </w:t>
      </w:r>
      <w:r>
        <w:rPr>
          <w:lang w:val="en-US"/>
        </w:rPr>
        <w:t xml:space="preserve">The usage of NNs enables </w:t>
      </w:r>
      <w:r w:rsidR="001D4807">
        <w:rPr>
          <w:lang w:val="en-US"/>
        </w:rPr>
        <w:t xml:space="preserve">a </w:t>
      </w:r>
      <w:r w:rsidR="00A832BA">
        <w:rPr>
          <w:lang w:val="en-US"/>
        </w:rPr>
        <w:t>convenient opportunity</w:t>
      </w:r>
      <w:r>
        <w:rPr>
          <w:lang w:val="en-US"/>
        </w:rPr>
        <w:t xml:space="preserve"> </w:t>
      </w:r>
      <w:r w:rsidR="00FC67F5">
        <w:rPr>
          <w:lang w:val="en-US"/>
        </w:rPr>
        <w:t>to get a deeper insight into the information content of different angular ranges of SAS curves</w:t>
      </w:r>
      <w:r w:rsidR="00D33496">
        <w:rPr>
          <w:lang w:val="en-US"/>
        </w:rPr>
        <w:t xml:space="preserve"> and</w:t>
      </w:r>
      <w:r w:rsidR="00165F21">
        <w:rPr>
          <w:lang w:val="en-US"/>
        </w:rPr>
        <w:t xml:space="preserve"> to empirically determine </w:t>
      </w:r>
      <w:r>
        <w:rPr>
          <w:lang w:val="en-US"/>
        </w:rPr>
        <w:t xml:space="preserve">the </w:t>
      </w:r>
      <w:r w:rsidR="00165F21">
        <w:rPr>
          <w:lang w:val="en-US"/>
        </w:rPr>
        <w:t xml:space="preserve">dependence of the </w:t>
      </w:r>
      <w:r>
        <w:rPr>
          <w:lang w:val="en-US"/>
        </w:rPr>
        <w:t xml:space="preserve">accuracy of </w:t>
      </w:r>
      <w:r w:rsidR="0033236E">
        <w:rPr>
          <w:lang w:val="en-US"/>
        </w:rPr>
        <w:t xml:space="preserve">the </w:t>
      </w:r>
      <w:r w:rsidR="00FC67F5">
        <w:rPr>
          <w:lang w:val="en-US"/>
        </w:rPr>
        <w:t xml:space="preserve">MW and </w:t>
      </w:r>
      <w:r w:rsidR="00FC67F5" w:rsidRPr="00DA4538">
        <w:rPr>
          <w:i/>
          <w:iCs/>
          <w:lang w:val="en-US"/>
        </w:rPr>
        <w:t>D</w:t>
      </w:r>
      <w:r w:rsidR="00FC67F5" w:rsidRPr="00DA4538">
        <w:rPr>
          <w:i/>
          <w:iCs/>
          <w:vertAlign w:val="subscript"/>
          <w:lang w:val="en-US"/>
        </w:rPr>
        <w:t>max</w:t>
      </w:r>
      <w:r w:rsidR="00A832BA">
        <w:rPr>
          <w:lang w:val="en-US"/>
        </w:rPr>
        <w:t xml:space="preserve"> </w:t>
      </w:r>
      <w:r w:rsidR="00A169E9">
        <w:rPr>
          <w:lang w:val="en-US"/>
        </w:rPr>
        <w:t>estimates</w:t>
      </w:r>
      <w:r>
        <w:rPr>
          <w:lang w:val="en-US"/>
        </w:rPr>
        <w:t xml:space="preserve"> </w:t>
      </w:r>
      <w:r w:rsidR="00A169E9">
        <w:rPr>
          <w:lang w:val="en-US"/>
        </w:rPr>
        <w:t>against</w:t>
      </w:r>
      <w:r w:rsidR="00165F21">
        <w:rPr>
          <w:lang w:val="en-US"/>
        </w:rPr>
        <w:t xml:space="preserve"> the</w:t>
      </w:r>
      <w:r>
        <w:rPr>
          <w:lang w:val="en-US"/>
        </w:rPr>
        <w:t xml:space="preserve"> </w:t>
      </w:r>
      <w:r w:rsidRPr="007D2DF1">
        <w:rPr>
          <w:i/>
          <w:iCs/>
          <w:lang w:val="en-US"/>
        </w:rPr>
        <w:t>s</w:t>
      </w:r>
      <w:r w:rsidRPr="007D2DF1">
        <w:rPr>
          <w:i/>
          <w:iCs/>
          <w:vertAlign w:val="subscript"/>
          <w:lang w:val="en-US"/>
        </w:rPr>
        <w:t>max</w:t>
      </w:r>
      <w:r>
        <w:rPr>
          <w:lang w:val="en-US"/>
        </w:rPr>
        <w:t>.</w:t>
      </w:r>
      <w:r w:rsidR="00FC67F5">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6">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w:t>
      </w:r>
      <w:r w:rsidR="00966790" w:rsidRPr="00D30961">
        <w:rPr>
          <w:sz w:val="22"/>
          <w:szCs w:val="22"/>
          <w:lang w:val="en-US"/>
        </w:rPr>
        <w:t>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40A8F227" w:rsidR="00A832BA" w:rsidRDefault="00976176" w:rsidP="00880815">
      <w:pPr>
        <w:pStyle w:val="NormalWeb"/>
        <w:rPr>
          <w:lang w:val="en-US"/>
        </w:rPr>
      </w:pPr>
      <w:r>
        <w:rPr>
          <w:lang w:val="en-US"/>
        </w:rPr>
        <w:t xml:space="preserve">  To do so, we repeated the previously described experiment on smooth curves for various </w:t>
      </w:r>
      <w:r w:rsidRPr="00976176">
        <w:rPr>
          <w:i/>
          <w:iCs/>
          <w:lang w:val="en-US"/>
        </w:rPr>
        <w:t>s</w:t>
      </w:r>
      <w:r w:rsidRPr="00976176">
        <w:rPr>
          <w:i/>
          <w:iCs/>
          <w:vertAlign w:val="subscript"/>
          <w:lang w:val="en-US"/>
        </w:rPr>
        <w:t>max</w:t>
      </w:r>
      <w:r>
        <w:rPr>
          <w:lang w:val="en-US"/>
        </w:rPr>
        <w:t xml:space="preserve"> values.  </w:t>
      </w:r>
      <w:r w:rsidR="00DE185F">
        <w:rPr>
          <w:lang w:val="en-US"/>
        </w:rPr>
        <w:t>As is shown in</w:t>
      </w:r>
      <w:r w:rsidR="00C22D53">
        <w:rPr>
          <w:lang w:val="en-US"/>
        </w:rPr>
        <w:t xml:space="preserve"> fig.</w:t>
      </w:r>
      <w:r w:rsidR="00DE185F">
        <w:rPr>
          <w:lang w:val="en-US"/>
        </w:rPr>
        <w:t>7</w:t>
      </w:r>
      <w:r w:rsidR="00C22D53">
        <w:rPr>
          <w:lang w:val="en-US"/>
        </w:rPr>
        <w:t xml:space="preserve">, </w:t>
      </w:r>
      <w:r w:rsidR="00DE185F">
        <w:rPr>
          <w:lang w:val="en-US"/>
        </w:rPr>
        <w:t>the presence of higher angles does not drastically improve both estimates, while the plot for MW demonstrates more pronounced degradation upon the low</w:t>
      </w:r>
      <w:r w:rsidR="00991209">
        <w:rPr>
          <w:lang w:val="en-US"/>
        </w:rPr>
        <w:t>er</w:t>
      </w:r>
      <w:r w:rsidR="00DE185F">
        <w:rPr>
          <w:lang w:val="en-US"/>
        </w:rPr>
        <w:t xml:space="preserve"> s</w:t>
      </w:r>
      <w:r w:rsidR="00DE185F" w:rsidRPr="00DE185F">
        <w:rPr>
          <w:vertAlign w:val="subscript"/>
          <w:lang w:val="en-US"/>
        </w:rPr>
        <w:t>max</w:t>
      </w:r>
      <w:r w:rsidR="00DE185F">
        <w:rPr>
          <w:lang w:val="en-US"/>
        </w:rPr>
        <w:t xml:space="preserve"> values. That illustrates the well-known fact, that lower angles in reciprocal space contain information on the larger distances in real space, </w:t>
      </w:r>
      <w:r w:rsidR="00991209">
        <w:rPr>
          <w:lang w:val="en-US"/>
        </w:rPr>
        <w:t>whereas the</w:t>
      </w:r>
      <w:r w:rsidR="00DE185F">
        <w:rPr>
          <w:lang w:val="en-US"/>
        </w:rPr>
        <w:t xml:space="preserve"> estimation of maximal intraparticle distance essentially requires only the Guinier region</w:t>
      </w:r>
      <w:r w:rsidR="00A878FB">
        <w:rPr>
          <w:lang w:val="en-US"/>
        </w:rPr>
        <w:t>. Therefore</w:t>
      </w:r>
      <w:r w:rsidR="00DE185F">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sidR="00DE185F">
        <w:rPr>
          <w:lang w:val="en-US"/>
        </w:rPr>
        <w:t xml:space="preserve"> rapidly reach</w:t>
      </w:r>
      <w:r w:rsidR="00E8267B">
        <w:rPr>
          <w:lang w:val="en-US"/>
        </w:rPr>
        <w:t>e</w:t>
      </w:r>
      <w:r w:rsidR="00A878FB">
        <w:rPr>
          <w:lang w:val="en-US"/>
        </w:rPr>
        <w:t>s</w:t>
      </w:r>
      <w:r w:rsidR="00DE185F">
        <w:rPr>
          <w:lang w:val="en-US"/>
        </w:rPr>
        <w:t xml:space="preserve"> a plat</w:t>
      </w:r>
      <w:r w:rsidR="00CC69C1">
        <w:rPr>
          <w:lang w:val="en-US"/>
        </w:rPr>
        <w:t>eau</w:t>
      </w:r>
      <w:r w:rsidR="00D17FFD">
        <w:rPr>
          <w:lang w:val="en-US"/>
        </w:rPr>
        <w:t xml:space="preserve"> of ~4%</w:t>
      </w:r>
      <w:r w:rsidR="00DE185F">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sidR="00DE185F">
        <w:rPr>
          <w:lang w:val="en-US"/>
        </w:rPr>
        <w:t xml:space="preserve">. For MW prediction the </w:t>
      </w:r>
      <w:r w:rsidR="00D17FFD">
        <w:rPr>
          <w:lang w:val="en-US"/>
        </w:rPr>
        <w:t>impact of higher angles</w:t>
      </w:r>
      <w:r w:rsidR="00DE185F">
        <w:rPr>
          <w:lang w:val="en-US"/>
        </w:rPr>
        <w:t xml:space="preserve"> is </w:t>
      </w:r>
      <w:r w:rsidR="00D17FFD">
        <w:rPr>
          <w:lang w:val="en-US"/>
        </w:rPr>
        <w:t>more</w:t>
      </w:r>
      <w:r w:rsidR="00DE185F">
        <w:rPr>
          <w:lang w:val="en-US"/>
        </w:rPr>
        <w:t xml:space="preserve"> pronounced, and the angles </w:t>
      </w:r>
      <w:r w:rsidR="00047814">
        <w:rPr>
          <w:lang w:val="en-US"/>
        </w:rPr>
        <w:t>up to</w:t>
      </w:r>
      <w:r w:rsidR="00DE185F">
        <w:rPr>
          <w:lang w:val="en-US"/>
        </w:rPr>
        <w:t xml:space="preserve"> s</w:t>
      </w:r>
      <w:r w:rsidR="00DE185F" w:rsidRPr="00DE185F">
        <w:rPr>
          <w:vertAlign w:val="subscript"/>
          <w:lang w:val="en-US"/>
        </w:rPr>
        <w:t>max</w:t>
      </w:r>
      <w:r w:rsidR="00DE185F">
        <w:rPr>
          <w:lang w:val="en-US"/>
        </w:rPr>
        <w:t xml:space="preserve"> = 6 nm</w:t>
      </w:r>
      <w:r w:rsidR="00DE185F" w:rsidRPr="00DE185F">
        <w:rPr>
          <w:vertAlign w:val="superscript"/>
          <w:lang w:val="en-US"/>
        </w:rPr>
        <w:t>-1</w:t>
      </w:r>
      <w:r w:rsidR="00DE185F">
        <w:rPr>
          <w:lang w:val="en-US"/>
        </w:rPr>
        <w:t xml:space="preserve"> </w:t>
      </w:r>
      <w:r w:rsidR="00E8267B">
        <w:rPr>
          <w:lang w:val="en-US"/>
        </w:rPr>
        <w:t>are</w:t>
      </w:r>
      <w:r w:rsidR="00DE185F">
        <w:rPr>
          <w:lang w:val="en-US"/>
        </w:rPr>
        <w:t xml:space="preserve"> used to slightly improve the prediction. The angles on this scale mostly contain information on the molecule interface and </w:t>
      </w:r>
      <w:r w:rsidR="00E8267B">
        <w:rPr>
          <w:lang w:val="en-US"/>
        </w:rPr>
        <w:t>molecule’s</w:t>
      </w:r>
      <w:r w:rsidR="00DE185F">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lastRenderedPageBreak/>
        <w:t>Conclusion</w:t>
      </w:r>
      <w:r w:rsidR="00DE185F">
        <w:rPr>
          <w:lang w:val="en-US"/>
        </w:rPr>
        <w:t>s</w:t>
      </w:r>
    </w:p>
    <w:p w14:paraId="7ACDC563" w14:textId="058AABEF" w:rsidR="005334A0" w:rsidRDefault="00ED46F0" w:rsidP="00880815">
      <w:pPr>
        <w:pStyle w:val="NormalWeb"/>
        <w:rPr>
          <w:lang w:val="en-US"/>
        </w:rPr>
      </w:pPr>
      <w:r>
        <w:rPr>
          <w:lang w:val="en-US"/>
        </w:rPr>
        <w:t xml:space="preserve">  </w:t>
      </w:r>
      <w:r w:rsidR="00DE185F">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523A2A">
        <w:rPr>
          <w:lang w:val="en-US"/>
        </w:rPr>
        <w:t xml:space="preserve"> Through a systematic analysis, we found that well-established methods for MW and </w:t>
      </w:r>
      <w:r w:rsidR="00523A2A" w:rsidRPr="00523A2A">
        <w:rPr>
          <w:i/>
          <w:iCs/>
          <w:lang w:val="en-US"/>
        </w:rPr>
        <w:t>D</w:t>
      </w:r>
      <w:r w:rsidR="00523A2A" w:rsidRPr="00523A2A">
        <w:rPr>
          <w:i/>
          <w:iCs/>
          <w:vertAlign w:val="subscript"/>
          <w:lang w:val="en-US"/>
        </w:rPr>
        <w:t>max</w:t>
      </w:r>
      <w:r w:rsidR="00523A2A">
        <w:rPr>
          <w:lang w:val="en-US"/>
        </w:rPr>
        <w:t xml:space="preserve"> evaluation de</w:t>
      </w:r>
      <w:r w:rsidR="00165D8D">
        <w:rPr>
          <w:lang w:val="en-US"/>
        </w:rPr>
        <w:t>mo</w:t>
      </w:r>
      <w:r w:rsidR="00523A2A">
        <w:rPr>
          <w:lang w:val="en-US"/>
        </w:rPr>
        <w:t xml:space="preserve">nstrate variable performance depending on the size, shape, chemical nature, and amount of simulated noise. </w:t>
      </w:r>
      <w:r w:rsidR="00523A2A">
        <w:rPr>
          <w:lang w:val="en-US"/>
        </w:rPr>
        <w:t xml:space="preserve"> The comparison of our method</w:t>
      </w:r>
      <w:r w:rsidR="00523A2A">
        <w:rPr>
          <w:lang w:val="en-US"/>
        </w:rPr>
        <w:t xml:space="preserve"> </w:t>
      </w:r>
      <w:r w:rsidR="00523A2A">
        <w:rPr>
          <w:lang w:val="en-US"/>
        </w:rPr>
        <w:t xml:space="preserve">with existing methods demonstrated much higher accuracy and robustness </w:t>
      </w:r>
      <w:r w:rsidR="007E096E">
        <w:rPr>
          <w:lang w:val="en-US"/>
        </w:rPr>
        <w:t xml:space="preserve">of our method </w:t>
      </w:r>
      <w:r w:rsidR="00523A2A">
        <w:rPr>
          <w:lang w:val="en-US"/>
        </w:rPr>
        <w:t>against simulated noise.</w:t>
      </w:r>
      <w:r w:rsidR="00DE185F">
        <w:rPr>
          <w:lang w:val="en-US"/>
        </w:rPr>
        <w:t xml:space="preserve"> </w:t>
      </w:r>
      <w:r w:rsidR="0029009F">
        <w:rPr>
          <w:lang w:val="en-US"/>
        </w:rPr>
        <w:t xml:space="preserve">Nevertheless, we believe that this work is merely a demonstration of the </w:t>
      </w:r>
      <w:r w:rsidR="007E096E">
        <w:rPr>
          <w:lang w:val="en-US"/>
        </w:rPr>
        <w:t xml:space="preserve">real </w:t>
      </w:r>
      <w:r w:rsidR="0029009F">
        <w:rPr>
          <w:lang w:val="en-US"/>
        </w:rPr>
        <w:t xml:space="preserve">capacities </w:t>
      </w:r>
      <w:r w:rsidR="005066D4">
        <w:rPr>
          <w:lang w:val="en-US"/>
        </w:rPr>
        <w:t>of</w:t>
      </w:r>
      <w:r w:rsidR="0029009F">
        <w:rPr>
          <w:lang w:val="en-US"/>
        </w:rPr>
        <w:t xml:space="preserve"> </w:t>
      </w:r>
      <w:r w:rsidR="005066D4">
        <w:rPr>
          <w:lang w:val="en-US"/>
        </w:rPr>
        <w:t xml:space="preserve">NNs </w:t>
      </w:r>
      <w:r w:rsidR="0029009F">
        <w:rPr>
          <w:lang w:val="en-US"/>
        </w:rPr>
        <w:t>applications</w:t>
      </w:r>
      <w:r w:rsidR="005066D4">
        <w:rPr>
          <w:lang w:val="en-US"/>
        </w:rPr>
        <w:t xml:space="preserve"> </w:t>
      </w:r>
      <w:r w:rsidR="0029009F">
        <w:rPr>
          <w:lang w:val="en-US"/>
        </w:rPr>
        <w:t>to the SAXS data analysis</w:t>
      </w:r>
      <w:r w:rsidR="005334A0">
        <w:rPr>
          <w:lang w:val="en-US"/>
        </w:rPr>
        <w:t>,</w:t>
      </w:r>
      <w:r w:rsidR="0029009F">
        <w:rPr>
          <w:lang w:val="en-US"/>
        </w:rPr>
        <w:t xml:space="preserve"> and </w:t>
      </w:r>
      <w:r w:rsidR="005334A0">
        <w:rPr>
          <w:lang w:val="en-US"/>
        </w:rPr>
        <w:t xml:space="preserve">the potential of the method </w:t>
      </w:r>
      <w:r w:rsidR="0029009F">
        <w:rPr>
          <w:lang w:val="en-US"/>
        </w:rPr>
        <w:t>can be easily extended and improved under specific needs.</w:t>
      </w:r>
    </w:p>
    <w:p w14:paraId="49E8F7C8" w14:textId="6FAA5CF0" w:rsidR="00890C2A" w:rsidRDefault="005334A0" w:rsidP="00880815">
      <w:pPr>
        <w:pStyle w:val="NormalWeb"/>
        <w:rPr>
          <w:lang w:val="en-US"/>
        </w:rPr>
      </w:pPr>
      <w:r>
        <w:rPr>
          <w:lang w:val="en-US"/>
        </w:rPr>
        <w:t xml:space="preserve"> </w:t>
      </w:r>
      <w:r w:rsidR="0029009F">
        <w:rPr>
          <w:lang w:val="en-US"/>
        </w:rPr>
        <w:t xml:space="preserve"> </w:t>
      </w:r>
      <w:r w:rsidR="00165D8D">
        <w:rPr>
          <w:lang w:val="en-US"/>
        </w:rPr>
        <w:t xml:space="preserve">Each </w:t>
      </w:r>
      <w:r w:rsidR="007E096E">
        <w:rPr>
          <w:lang w:val="en-US"/>
        </w:rPr>
        <w:t xml:space="preserve">conventional method for </w:t>
      </w:r>
      <w:r w:rsidR="00165D8D">
        <w:rPr>
          <w:lang w:val="en-US"/>
        </w:rPr>
        <w:t>M</w:t>
      </w:r>
      <w:r w:rsidR="00800396">
        <w:rPr>
          <w:lang w:val="en-US"/>
        </w:rPr>
        <w:t>W</w:t>
      </w:r>
      <w:r w:rsidR="00165D8D">
        <w:rPr>
          <w:lang w:val="en-US"/>
        </w:rPr>
        <w:t xml:space="preserve"> determination</w:t>
      </w:r>
      <w:r w:rsidR="007E096E">
        <w:rPr>
          <w:lang w:val="en-US"/>
        </w:rPr>
        <w:t xml:space="preserve"> </w:t>
      </w:r>
      <w:r w:rsidR="00165D8D">
        <w:rPr>
          <w:lang w:val="en-US"/>
        </w:rPr>
        <w:t xml:space="preserve">utilizes its own physical and mathematical assumptions thus harbours its own advantages and limitations. </w:t>
      </w:r>
      <w:r w:rsidR="00DE185F">
        <w:rPr>
          <w:lang w:val="en-US"/>
        </w:rPr>
        <w:t xml:space="preserve">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6610C" w14:textId="20DBEBCC" w:rsidR="00710AA1" w:rsidRDefault="0094762D" w:rsidP="00880815">
      <w:pPr>
        <w:pStyle w:val="NormalWeb"/>
        <w:rPr>
          <w:lang w:val="en-US"/>
        </w:rPr>
      </w:pPr>
      <w:r>
        <w:rPr>
          <w:lang w:val="en-US"/>
        </w:rPr>
        <w:t xml:space="preserve"> </w:t>
      </w:r>
      <w:r w:rsidR="00890C2A">
        <w:rPr>
          <w:lang w:val="en-US"/>
        </w:rPr>
        <w:t xml:space="preserve"> </w:t>
      </w:r>
      <w:r w:rsidR="000E49AC">
        <w:rPr>
          <w:lang w:val="en-US"/>
        </w:rPr>
        <w:t xml:space="preserve">It should be noted that so far MW of RNA was only available through </w:t>
      </w:r>
      <w:r w:rsidR="00890C2A">
        <w:rPr>
          <w:lang w:val="en-US"/>
        </w:rPr>
        <w:t xml:space="preserve">the </w:t>
      </w:r>
      <w:r w:rsidR="000E49AC">
        <w:rPr>
          <w:lang w:val="en-US"/>
        </w:rPr>
        <w:t>Vc</w:t>
      </w:r>
      <w:r w:rsidR="00890C2A">
        <w:rPr>
          <w:lang w:val="en-US"/>
        </w:rPr>
        <w:t xml:space="preserve"> method</w:t>
      </w:r>
      <w:r w:rsidR="000E49AC">
        <w:rPr>
          <w:lang w:val="en-US"/>
        </w:rPr>
        <w:t>, but with the new approach, the MW of DNA/RNA and IDPs are also accessible</w:t>
      </w:r>
      <w:r w:rsidR="00890C2A">
        <w:rPr>
          <w:lang w:val="en-US"/>
        </w:rPr>
        <w:t xml:space="preserve"> for predictions</w:t>
      </w:r>
      <w:r w:rsidR="000E49AC">
        <w:rPr>
          <w:lang w:val="en-US"/>
        </w:rPr>
        <w:t xml:space="preserve">. The </w:t>
      </w:r>
      <w:r w:rsidR="000E49AC" w:rsidRPr="000E49AC">
        <w:rPr>
          <w:i/>
          <w:iCs/>
          <w:lang w:val="en-US"/>
        </w:rPr>
        <w:t>D</w:t>
      </w:r>
      <w:r w:rsidR="000E49AC" w:rsidRPr="000E49AC">
        <w:rPr>
          <w:i/>
          <w:iCs/>
          <w:vertAlign w:val="subscript"/>
          <w:lang w:val="en-US"/>
        </w:rPr>
        <w:t>max</w:t>
      </w:r>
      <w:r w:rsidR="000E49AC">
        <w:rPr>
          <w:lang w:val="en-US"/>
        </w:rPr>
        <w:t xml:space="preserve"> estimations by our method do not require IFT and can be done directly from experimental data.</w:t>
      </w:r>
      <w:r w:rsidR="00890C2A">
        <w:rPr>
          <w:lang w:val="en-US"/>
        </w:rPr>
        <w:t xml:space="preserve"> So far it was only possible utilizing the Shape&amp;Size method</w:t>
      </w:r>
      <w:r w:rsidR="00607A07">
        <w:rPr>
          <w:lang w:val="en-US"/>
        </w:rPr>
        <w:t xml:space="preserve"> </w:t>
      </w:r>
      <w:r w:rsidR="00607A07">
        <w:rPr>
          <w:lang w:val="en-US"/>
        </w:rPr>
        <w:fldChar w:fldCharType="begin" w:fldLock="1"/>
      </w:r>
      <w:r w:rsidR="00C96A6C">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607A07">
        <w:rPr>
          <w:lang w:val="en-US"/>
        </w:rPr>
        <w:fldChar w:fldCharType="separate"/>
      </w:r>
      <w:r w:rsidR="00607A07" w:rsidRPr="00607A07">
        <w:rPr>
          <w:noProof/>
          <w:lang w:val="en-US"/>
        </w:rPr>
        <w:t>(Franke et al., 2018)</w:t>
      </w:r>
      <w:r w:rsidR="00607A07">
        <w:rPr>
          <w:lang w:val="en-US"/>
        </w:rPr>
        <w:fldChar w:fldCharType="end"/>
      </w:r>
      <w:r w:rsidR="00890C2A">
        <w:rPr>
          <w:lang w:val="en-US"/>
        </w:rPr>
        <w:t>.</w:t>
      </w:r>
      <w:r w:rsidR="000E49AC">
        <w:rPr>
          <w:lang w:val="en-US"/>
        </w:rPr>
        <w:t xml:space="preserve"> </w:t>
      </w:r>
      <w:r w:rsidR="000B5572">
        <w:rPr>
          <w:lang w:val="en-US"/>
        </w:rPr>
        <w:t xml:space="preserve">The impact of angular range on the prediction accuracy was </w:t>
      </w:r>
      <w:r w:rsidR="00364A67">
        <w:rPr>
          <w:lang w:val="en-US"/>
        </w:rPr>
        <w:t xml:space="preserve">also </w:t>
      </w:r>
      <w:r w:rsidR="000B5572">
        <w:rPr>
          <w:lang w:val="en-US"/>
        </w:rPr>
        <w:t xml:space="preserve">discussed and the empirical dependence was established. </w:t>
      </w:r>
    </w:p>
    <w:p w14:paraId="1B19357B" w14:textId="295589FE" w:rsidR="00973616" w:rsidRDefault="00AB73E9" w:rsidP="00880815">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r w:rsidR="0043355F">
        <w:rPr>
          <w:lang w:val="en-US"/>
        </w:rPr>
        <w:t>T</w:t>
      </w:r>
      <w:r w:rsidR="00354E3B">
        <w:rPr>
          <w:lang w:val="en-US"/>
        </w:rPr>
        <w:t xml:space="preserve">he python code for preparing test sets, analyzing the parametric space, </w:t>
      </w:r>
      <w:r w:rsidR="00607A07">
        <w:rPr>
          <w:lang w:val="en-US"/>
        </w:rPr>
        <w:t xml:space="preserve">generating and </w:t>
      </w:r>
      <w:r w:rsidR="00354E3B">
        <w:rPr>
          <w:lang w:val="en-US"/>
        </w:rPr>
        <w:t xml:space="preserve">augmenting the data with </w:t>
      </w:r>
      <w:r w:rsidR="00607A07">
        <w:rPr>
          <w:lang w:val="en-US"/>
        </w:rPr>
        <w:t xml:space="preserve">pseudo-realistic experimental </w:t>
      </w:r>
      <w:r w:rsidR="00354E3B">
        <w:rPr>
          <w:lang w:val="en-US"/>
        </w:rPr>
        <w:t xml:space="preserve">noise, training and applying NNs, comparing the results using multiple </w:t>
      </w:r>
      <w:r w:rsidR="0043355F">
        <w:rPr>
          <w:lang w:val="en-US"/>
        </w:rPr>
        <w:t xml:space="preserve">metrics and </w:t>
      </w:r>
      <w:r w:rsidR="00354E3B">
        <w:rPr>
          <w:lang w:val="en-US"/>
        </w:rPr>
        <w:t xml:space="preserve">representations are openly available in the </w:t>
      </w:r>
      <w:r w:rsidR="003D3BE3">
        <w:rPr>
          <w:lang w:val="en-US"/>
        </w:rPr>
        <w:t xml:space="preserve">git-hub </w:t>
      </w:r>
      <w:r w:rsidR="003D3BE3" w:rsidRPr="00354E3B">
        <w:rPr>
          <w:highlight w:val="yellow"/>
          <w:lang w:val="en-US"/>
        </w:rPr>
        <w:t>(</w:t>
      </w:r>
      <w:hyperlink r:id="rId27" w:history="1">
        <w:r w:rsidR="00CF1E62" w:rsidRPr="003E1ADC">
          <w:rPr>
            <w:rStyle w:val="Hyperlink"/>
            <w:highlight w:val="yellow"/>
            <w:lang w:val="en-US"/>
          </w:rPr>
          <w:t>https://git.embl.de/grp-svergun/gnnom</w:t>
        </w:r>
      </w:hyperlink>
      <w:r w:rsidR="003D3BE3" w:rsidRPr="003D3BE3">
        <w:rPr>
          <w:highlight w:val="yellow"/>
          <w:lang w:val="en-US"/>
        </w:rPr>
        <w:t>)</w:t>
      </w:r>
      <w:r w:rsidR="003D3BE3">
        <w:rPr>
          <w:lang w:val="en-US"/>
        </w:rPr>
        <w:t>.</w:t>
      </w:r>
    </w:p>
    <w:p w14:paraId="712AEE2E" w14:textId="77777777" w:rsidR="00CF1E62" w:rsidRDefault="00CF1E62"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2A3C18">
      <w:pPr>
        <w:rPr>
          <w:lang w:val="en-US"/>
        </w:rPr>
      </w:pPr>
      <w:r w:rsidRPr="00973616">
        <w:rPr>
          <w:shd w:val="clear" w:color="auto" w:fill="FFFFFF"/>
        </w:rPr>
        <w:t>The work was supported by the BMBF grant 16QK10A (SAS-BSOFT)</w:t>
      </w:r>
      <w:r w:rsidRPr="00973616">
        <w:rPr>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3F3E2791" w14:textId="606C0DD9" w:rsidR="00C96A6C" w:rsidRPr="00C96A6C" w:rsidRDefault="00C96A6C" w:rsidP="00C96A6C">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96A6C">
        <w:rPr>
          <w:rFonts w:cs="Times New Roman"/>
          <w:noProof/>
          <w:szCs w:val="24"/>
        </w:rPr>
        <w:t xml:space="preserve">Armenteros, J.J.A., Salvatore, M., Emanuelsson, O., Winther, O., Von Heijne, G., Elofsson, A., and Nielsen, H. (2019). Detecting sequence signals in targeting peptides using deep learning. Life Sci. Alliance </w:t>
      </w:r>
      <w:r w:rsidRPr="00C96A6C">
        <w:rPr>
          <w:rFonts w:cs="Times New Roman"/>
          <w:i/>
          <w:iCs/>
          <w:noProof/>
          <w:szCs w:val="24"/>
        </w:rPr>
        <w:t>2</w:t>
      </w:r>
      <w:r w:rsidRPr="00C96A6C">
        <w:rPr>
          <w:rFonts w:cs="Times New Roman"/>
          <w:noProof/>
          <w:szCs w:val="24"/>
        </w:rPr>
        <w:t>.</w:t>
      </w:r>
    </w:p>
    <w:p w14:paraId="4E80B04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rFonts w:cs="Times New Roman"/>
          <w:i/>
          <w:iCs/>
          <w:noProof/>
          <w:szCs w:val="24"/>
        </w:rPr>
        <w:t>28</w:t>
      </w:r>
      <w:r w:rsidRPr="00C96A6C">
        <w:rPr>
          <w:rFonts w:cs="Times New Roman"/>
          <w:noProof/>
          <w:szCs w:val="24"/>
        </w:rPr>
        <w:t>, 768–773.</w:t>
      </w:r>
    </w:p>
    <w:p w14:paraId="39F876E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erman, H., Westbrook, J., … Z.F.-N. acids, and 2000,  undefined The protein data bank. Academic.Oup.Com.</w:t>
      </w:r>
    </w:p>
    <w:p w14:paraId="0BF567B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Berman, H.M., Westbrook, J., Feng, Z., Gilliland, G., Bhat, T.N., Weissig, H., Shindyalov, I.N., </w:t>
      </w:r>
      <w:r w:rsidRPr="00C96A6C">
        <w:rPr>
          <w:rFonts w:cs="Times New Roman"/>
          <w:noProof/>
          <w:szCs w:val="24"/>
        </w:rPr>
        <w:lastRenderedPageBreak/>
        <w:t xml:space="preserve">and Bourne, P.E. (2000). The Protein Data Bank. Nucleic Acids Res. </w:t>
      </w:r>
      <w:r w:rsidRPr="00C96A6C">
        <w:rPr>
          <w:rFonts w:cs="Times New Roman"/>
          <w:i/>
          <w:iCs/>
          <w:noProof/>
          <w:szCs w:val="24"/>
        </w:rPr>
        <w:t>28</w:t>
      </w:r>
      <w:r w:rsidRPr="00C96A6C">
        <w:rPr>
          <w:rFonts w:cs="Times New Roman"/>
          <w:noProof/>
          <w:szCs w:val="24"/>
        </w:rPr>
        <w:t>, 235–242.</w:t>
      </w:r>
    </w:p>
    <w:p w14:paraId="60988004"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ertero, M., De Mol, C., and Viano, G.A. (1980). The Stability of Inverse Problems. In Dokl. Akad. Nauk SSSR, pp. 161–214.</w:t>
      </w:r>
    </w:p>
    <w:p w14:paraId="5573FD8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hiti, F., and Dobson, C.M. (2006). Protein misfolding, functional amyloid, and human disease. Annu. Rev. Biochem. </w:t>
      </w:r>
      <w:r w:rsidRPr="00C96A6C">
        <w:rPr>
          <w:rFonts w:cs="Times New Roman"/>
          <w:i/>
          <w:iCs/>
          <w:noProof/>
          <w:szCs w:val="24"/>
        </w:rPr>
        <w:t>75</w:t>
      </w:r>
      <w:r w:rsidRPr="00C96A6C">
        <w:rPr>
          <w:rFonts w:cs="Times New Roman"/>
          <w:noProof/>
          <w:szCs w:val="24"/>
        </w:rPr>
        <w:t>, 333–366.</w:t>
      </w:r>
    </w:p>
    <w:p w14:paraId="08209CC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oimbatore Narayanan, B., Westbrook, J., Ghosh, S., Petrov, A.I., Sweeney, B., Zirbel, C.L., Leontis, N.B., and Berman, H.M. (2014). The Nucleic Acid Database: new features and capabilities. Nucleic Acids Res. </w:t>
      </w:r>
      <w:r w:rsidRPr="00C96A6C">
        <w:rPr>
          <w:rFonts w:cs="Times New Roman"/>
          <w:i/>
          <w:iCs/>
          <w:noProof/>
          <w:szCs w:val="24"/>
        </w:rPr>
        <w:t>42</w:t>
      </w:r>
      <w:r w:rsidRPr="00C96A6C">
        <w:rPr>
          <w:rFonts w:cs="Times New Roman"/>
          <w:noProof/>
          <w:szCs w:val="24"/>
        </w:rPr>
        <w:t>, D114–D122.</w:t>
      </w:r>
    </w:p>
    <w:p w14:paraId="662B7FD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crystallography, P.M.-J. of applied, and 1980,  undefined Small-angle scattering. Information content and error analysis. Scripts.Iucr.Org.</w:t>
      </w:r>
    </w:p>
    <w:p w14:paraId="2DD45D7B"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ybenko, G. (1989). Approximation by superpositions of a sigmoidal function. Math. Control. Signals, Syst. </w:t>
      </w:r>
      <w:r w:rsidRPr="00C96A6C">
        <w:rPr>
          <w:rFonts w:cs="Times New Roman"/>
          <w:i/>
          <w:iCs/>
          <w:noProof/>
          <w:szCs w:val="24"/>
        </w:rPr>
        <w:t>2</w:t>
      </w:r>
      <w:r w:rsidRPr="00C96A6C">
        <w:rPr>
          <w:rFonts w:cs="Times New Roman"/>
          <w:noProof/>
          <w:szCs w:val="24"/>
        </w:rPr>
        <w:t>, 303–314.</w:t>
      </w:r>
    </w:p>
    <w:p w14:paraId="4713139F"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Debye, P. (1915). Zerstreuung von Röntgenstrahlen. Ann. Phys. </w:t>
      </w:r>
      <w:r w:rsidRPr="00C96A6C">
        <w:rPr>
          <w:rFonts w:cs="Times New Roman"/>
          <w:i/>
          <w:iCs/>
          <w:noProof/>
          <w:szCs w:val="24"/>
        </w:rPr>
        <w:t>351</w:t>
      </w:r>
      <w:r w:rsidRPr="00C96A6C">
        <w:rPr>
          <w:rFonts w:cs="Times New Roman"/>
          <w:noProof/>
          <w:szCs w:val="24"/>
        </w:rPr>
        <w:t>, 809–823.</w:t>
      </w:r>
    </w:p>
    <w:p w14:paraId="41E48FBB"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rFonts w:cs="Times New Roman"/>
          <w:i/>
          <w:iCs/>
          <w:noProof/>
          <w:szCs w:val="24"/>
        </w:rPr>
        <w:t>43</w:t>
      </w:r>
      <w:r w:rsidRPr="00C96A6C">
        <w:rPr>
          <w:rFonts w:cs="Times New Roman"/>
          <w:noProof/>
          <w:szCs w:val="24"/>
        </w:rPr>
        <w:t>, 101–109.</w:t>
      </w:r>
    </w:p>
    <w:p w14:paraId="350808E5"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ranke, D., Jeffries, C.M., and Svergun, D.I. (2018). Machine Learning Methods for X-Ray Scattering Data Analysis from Biomacromolecular Solutions. Biophys. J. </w:t>
      </w:r>
      <w:r w:rsidRPr="00C96A6C">
        <w:rPr>
          <w:rFonts w:cs="Times New Roman"/>
          <w:i/>
          <w:iCs/>
          <w:noProof/>
          <w:szCs w:val="24"/>
        </w:rPr>
        <w:t>114</w:t>
      </w:r>
      <w:r w:rsidRPr="00C96A6C">
        <w:rPr>
          <w:rFonts w:cs="Times New Roman"/>
          <w:noProof/>
          <w:szCs w:val="24"/>
        </w:rPr>
        <w:t>, 2485–2492.</w:t>
      </w:r>
    </w:p>
    <w:p w14:paraId="104A156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ukuchi, S., Hosoda, K., Homma, K., Gojobori, T., and Nishikawa, K. (2011). Binary classification of protein molecules into intrinsically disordered and ordered segments. BMC Struct. Biol. </w:t>
      </w:r>
      <w:r w:rsidRPr="00C96A6C">
        <w:rPr>
          <w:rFonts w:cs="Times New Roman"/>
          <w:i/>
          <w:iCs/>
          <w:noProof/>
          <w:szCs w:val="24"/>
        </w:rPr>
        <w:t>11</w:t>
      </w:r>
      <w:r w:rsidRPr="00C96A6C">
        <w:rPr>
          <w:rFonts w:cs="Times New Roman"/>
          <w:noProof/>
          <w:szCs w:val="24"/>
        </w:rPr>
        <w:t>.</w:t>
      </w:r>
    </w:p>
    <w:p w14:paraId="0524E772"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Glatter, O. (1977). Data evaluation in small angle scattering: calculation of the radial electron density distribution by means of indirect Fourier transformation. Acta Phys. Austriaca </w:t>
      </w:r>
      <w:r w:rsidRPr="00C96A6C">
        <w:rPr>
          <w:rFonts w:cs="Times New Roman"/>
          <w:i/>
          <w:iCs/>
          <w:noProof/>
          <w:szCs w:val="24"/>
        </w:rPr>
        <w:t>47</w:t>
      </w:r>
      <w:r w:rsidRPr="00C96A6C">
        <w:rPr>
          <w:rFonts w:cs="Times New Roman"/>
          <w:noProof/>
          <w:szCs w:val="24"/>
        </w:rPr>
        <w:t>, 83–102.</w:t>
      </w:r>
    </w:p>
    <w:p w14:paraId="73CFA2A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Gräwert, T.W., and Svergun, D.I. (2020). Structural Modeling Using Solution Small-Angle X-ray Scattering (SAXS). J. Mol. Biol. </w:t>
      </w:r>
      <w:r w:rsidRPr="00C96A6C">
        <w:rPr>
          <w:rFonts w:cs="Times New Roman"/>
          <w:i/>
          <w:iCs/>
          <w:noProof/>
          <w:szCs w:val="24"/>
        </w:rPr>
        <w:t>432</w:t>
      </w:r>
      <w:r w:rsidRPr="00C96A6C">
        <w:rPr>
          <w:rFonts w:cs="Times New Roman"/>
          <w:noProof/>
          <w:szCs w:val="24"/>
        </w:rPr>
        <w:t>, 3078–3092.</w:t>
      </w:r>
    </w:p>
    <w:p w14:paraId="7F9FE13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Guinier, A., and Fournet, G. (1955). Small-angle scattering of X-rays (Translation by C. B. Walker).</w:t>
      </w:r>
    </w:p>
    <w:p w14:paraId="3390FC0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ajizadeh, N.R., Franke, D., Jeffries, C.M., and Svergun, D.I. (2018). Consensus Bayesian assessment of protein molecular mass from solution X-ray scattering data. Sci. Rep. </w:t>
      </w:r>
      <w:r w:rsidRPr="00C96A6C">
        <w:rPr>
          <w:rFonts w:cs="Times New Roman"/>
          <w:i/>
          <w:iCs/>
          <w:noProof/>
          <w:szCs w:val="24"/>
        </w:rPr>
        <w:t>8</w:t>
      </w:r>
      <w:r w:rsidRPr="00C96A6C">
        <w:rPr>
          <w:rFonts w:cs="Times New Roman"/>
          <w:noProof/>
          <w:szCs w:val="24"/>
        </w:rPr>
        <w:t>, 1–13.</w:t>
      </w:r>
    </w:p>
    <w:p w14:paraId="5C21D07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anin, B. (2019). Universal function approximation by deep neural nets with bounded width and ReLU activations. Mathematics </w:t>
      </w:r>
      <w:r w:rsidRPr="00C96A6C">
        <w:rPr>
          <w:rFonts w:cs="Times New Roman"/>
          <w:i/>
          <w:iCs/>
          <w:noProof/>
          <w:szCs w:val="24"/>
        </w:rPr>
        <w:t>7</w:t>
      </w:r>
      <w:r w:rsidRPr="00C96A6C">
        <w:rPr>
          <w:rFonts w:cs="Times New Roman"/>
          <w:noProof/>
          <w:szCs w:val="24"/>
        </w:rPr>
        <w:t>, 1–9.</w:t>
      </w:r>
    </w:p>
    <w:p w14:paraId="184848D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e, H., Liu, C., and Liu, H. (2020). Model Reconstruction from Small-Angle X-Ray Scattering Data Using Deep Learning Methods. IScience </w:t>
      </w:r>
      <w:r w:rsidRPr="00C96A6C">
        <w:rPr>
          <w:rFonts w:cs="Times New Roman"/>
          <w:i/>
          <w:iCs/>
          <w:noProof/>
          <w:szCs w:val="24"/>
        </w:rPr>
        <w:t>23</w:t>
      </w:r>
      <w:r w:rsidRPr="00C96A6C">
        <w:rPr>
          <w:rFonts w:cs="Times New Roman"/>
          <w:noProof/>
          <w:szCs w:val="24"/>
        </w:rPr>
        <w:t>, 100906.</w:t>
      </w:r>
    </w:p>
    <w:p w14:paraId="281F3C7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opkins, J.B., Gillilan, R.E., and Skou, S. (2017). BioXTAS RAW: Improvements to a free open-source program for small-angle X-ray scattering data reduction and analysis. J. Appl. Crystallogr. </w:t>
      </w:r>
      <w:r w:rsidRPr="00C96A6C">
        <w:rPr>
          <w:rFonts w:cs="Times New Roman"/>
          <w:i/>
          <w:iCs/>
          <w:noProof/>
          <w:szCs w:val="24"/>
        </w:rPr>
        <w:t>50</w:t>
      </w:r>
      <w:r w:rsidRPr="00C96A6C">
        <w:rPr>
          <w:rFonts w:cs="Times New Roman"/>
          <w:noProof/>
          <w:szCs w:val="24"/>
        </w:rPr>
        <w:t>, 1545–1553.</w:t>
      </w:r>
    </w:p>
    <w:p w14:paraId="51608630"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Kikhney, A.G., and Svergun, D.I. (2015). A practical guide to small angle X-ray scattering (SAXS) of flexible and intrinsically disordered proteins. FEBS Lett. </w:t>
      </w:r>
      <w:r w:rsidRPr="00C96A6C">
        <w:rPr>
          <w:rFonts w:cs="Times New Roman"/>
          <w:i/>
          <w:iCs/>
          <w:noProof/>
          <w:szCs w:val="24"/>
        </w:rPr>
        <w:t>589</w:t>
      </w:r>
      <w:r w:rsidRPr="00C96A6C">
        <w:rPr>
          <w:rFonts w:cs="Times New Roman"/>
          <w:noProof/>
          <w:szCs w:val="24"/>
        </w:rPr>
        <w:t>, 2570–2577.</w:t>
      </w:r>
    </w:p>
    <w:p w14:paraId="7F08C62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lastRenderedPageBreak/>
        <w:t xml:space="preserve">Kikhney, A.G., Borges, C.R., Dmitry, |, Molodenskiy, S., Jeffries, C.M., and Svergun, D.I. (2019). SASBDB: Towards an automatically curated and validated repository for biological scattering data. Wiley Online Libr. </w:t>
      </w:r>
      <w:r w:rsidRPr="00C96A6C">
        <w:rPr>
          <w:rFonts w:cs="Times New Roman"/>
          <w:i/>
          <w:iCs/>
          <w:noProof/>
          <w:szCs w:val="24"/>
        </w:rPr>
        <w:t>29</w:t>
      </w:r>
      <w:r w:rsidRPr="00C96A6C">
        <w:rPr>
          <w:rFonts w:cs="Times New Roman"/>
          <w:noProof/>
          <w:szCs w:val="24"/>
        </w:rPr>
        <w:t>, 66–75.</w:t>
      </w:r>
    </w:p>
    <w:p w14:paraId="0EA7143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Konarev, P. V, and Svergun, D.I. (2015). A posteriori determination of the useful data range for small-angle scattering experiments on dilute monodisperse systems. </w:t>
      </w:r>
      <w:r w:rsidRPr="00C96A6C">
        <w:rPr>
          <w:rFonts w:cs="Times New Roman"/>
          <w:i/>
          <w:iCs/>
          <w:noProof/>
          <w:szCs w:val="24"/>
        </w:rPr>
        <w:t>2</w:t>
      </w:r>
      <w:r w:rsidRPr="00C96A6C">
        <w:rPr>
          <w:rFonts w:cs="Times New Roman"/>
          <w:noProof/>
          <w:szCs w:val="24"/>
        </w:rPr>
        <w:t>, 352–360.</w:t>
      </w:r>
    </w:p>
    <w:p w14:paraId="3ABF95F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Lazar, T., Martínez-Pérez, E., … F.Q.-N. acids, and 2021,  undefined PED in 2021: a major update of the protein ensemble database for intrinsically disordered proteins. Academic.Oup.Com.</w:t>
      </w:r>
    </w:p>
    <w:p w14:paraId="62E8F49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Liu, H., Hexemer, A., and Zwart, P.H. (2012). The Small Angle Scattering ToolBox (SASTBX): An open-source software for biomolecular small-angle scattering. J. Appl. Crystallogr. </w:t>
      </w:r>
      <w:r w:rsidRPr="00C96A6C">
        <w:rPr>
          <w:rFonts w:cs="Times New Roman"/>
          <w:i/>
          <w:iCs/>
          <w:noProof/>
          <w:szCs w:val="24"/>
        </w:rPr>
        <w:t>45</w:t>
      </w:r>
      <w:r w:rsidRPr="00C96A6C">
        <w:rPr>
          <w:rFonts w:cs="Times New Roman"/>
          <w:noProof/>
          <w:szCs w:val="24"/>
        </w:rPr>
        <w:t>, 587–593.</w:t>
      </w:r>
    </w:p>
    <w:p w14:paraId="1DFCA9E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Lu, Z., Pu, H., Wang, F., Hu, Z., and Wang, L. The Expressive Power of Neural Networks: A View from the Width.</w:t>
      </w:r>
    </w:p>
    <w:p w14:paraId="010F340D"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rFonts w:cs="Times New Roman"/>
          <w:i/>
          <w:iCs/>
          <w:noProof/>
          <w:szCs w:val="24"/>
        </w:rPr>
        <w:t>54</w:t>
      </w:r>
      <w:r w:rsidRPr="00C96A6C">
        <w:rPr>
          <w:rFonts w:cs="Times New Roman"/>
          <w:noProof/>
          <w:szCs w:val="24"/>
        </w:rPr>
        <w:t>, 343–355.</w:t>
      </w:r>
    </w:p>
    <w:p w14:paraId="3F4C997C"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McKay, M.D., Beckman, R.J., and Conover, W.J. (1979). A Comparison of Three Methods for Selecting Values of Input Variables in the Analysis of Output from a Computer Code. Technometrics </w:t>
      </w:r>
      <w:r w:rsidRPr="00C96A6C">
        <w:rPr>
          <w:rFonts w:cs="Times New Roman"/>
          <w:i/>
          <w:iCs/>
          <w:noProof/>
          <w:szCs w:val="24"/>
        </w:rPr>
        <w:t>21</w:t>
      </w:r>
      <w:r w:rsidRPr="00C96A6C">
        <w:rPr>
          <w:rFonts w:cs="Times New Roman"/>
          <w:noProof/>
          <w:szCs w:val="24"/>
        </w:rPr>
        <w:t>, 239.</w:t>
      </w:r>
    </w:p>
    <w:p w14:paraId="78A8FDD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Oldfield, C.J., and Dunker, A.K. (2014). Intrinsically Disordered Proteins and Intrinsically Disordered Protein Regions. Http://Dx.Doi.Org/10.1146/Annurev-Biochem-072711-164947 </w:t>
      </w:r>
      <w:r w:rsidRPr="00C96A6C">
        <w:rPr>
          <w:rFonts w:cs="Times New Roman"/>
          <w:i/>
          <w:iCs/>
          <w:noProof/>
          <w:szCs w:val="24"/>
        </w:rPr>
        <w:t>83</w:t>
      </w:r>
      <w:r w:rsidRPr="00C96A6C">
        <w:rPr>
          <w:rFonts w:cs="Times New Roman"/>
          <w:noProof/>
          <w:szCs w:val="24"/>
        </w:rPr>
        <w:t>, 553–584.</w:t>
      </w:r>
    </w:p>
    <w:p w14:paraId="4D347C5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Owczarzy, R., Tataurov, A., … Y.W.-N. acids, and 2008,  undefined IDT SciTools: a suite for analysis and design of nucleic acid oligomers. Academic.Oup.Com.</w:t>
      </w:r>
    </w:p>
    <w:p w14:paraId="71924F9F"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C96A6C">
        <w:rPr>
          <w:rFonts w:cs="Times New Roman"/>
          <w:i/>
          <w:iCs/>
          <w:noProof/>
          <w:szCs w:val="24"/>
        </w:rPr>
        <w:t>45</w:t>
      </w:r>
      <w:r w:rsidRPr="00C96A6C">
        <w:rPr>
          <w:rFonts w:cs="Times New Roman"/>
          <w:noProof/>
          <w:szCs w:val="24"/>
        </w:rPr>
        <w:t>, 342–350.</w:t>
      </w:r>
    </w:p>
    <w:p w14:paraId="15056DF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Rambo, R.P., and Tainer, J.A. (2013). Accurate assessment of mass, models and resolution by small-angle scattering. Nature </w:t>
      </w:r>
      <w:r w:rsidRPr="00C96A6C">
        <w:rPr>
          <w:rFonts w:cs="Times New Roman"/>
          <w:i/>
          <w:iCs/>
          <w:noProof/>
          <w:szCs w:val="24"/>
        </w:rPr>
        <w:t>496</w:t>
      </w:r>
      <w:r w:rsidRPr="00C96A6C">
        <w:rPr>
          <w:rFonts w:cs="Times New Roman"/>
          <w:noProof/>
          <w:szCs w:val="24"/>
        </w:rPr>
        <w:t>, 477–481.</w:t>
      </w:r>
    </w:p>
    <w:p w14:paraId="0C576EAD"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research, M.Z.-N. acids, and 2003,  undefined Mfold web server for nucleic acid folding and hybridization prediction. Academic.Oup.Com.</w:t>
      </w:r>
    </w:p>
    <w:p w14:paraId="113D983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Schmidhuber, J. (2015). Deep Learning in neural networks: An overview. Neural Networks </w:t>
      </w:r>
      <w:r w:rsidRPr="00C96A6C">
        <w:rPr>
          <w:rFonts w:cs="Times New Roman"/>
          <w:i/>
          <w:iCs/>
          <w:noProof/>
          <w:szCs w:val="24"/>
        </w:rPr>
        <w:t>61</w:t>
      </w:r>
      <w:r w:rsidRPr="00C96A6C">
        <w:rPr>
          <w:rFonts w:cs="Times New Roman"/>
          <w:noProof/>
          <w:szCs w:val="24"/>
        </w:rPr>
        <w:t>, 85–117.</w:t>
      </w:r>
    </w:p>
    <w:p w14:paraId="03049C9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Svergun, D.I. (1992). Determination of the regularization parameter in indirect-transform methods using perceptual criteria. J. Appl. Cryst </w:t>
      </w:r>
      <w:r w:rsidRPr="00C96A6C">
        <w:rPr>
          <w:rFonts w:cs="Times New Roman"/>
          <w:i/>
          <w:iCs/>
          <w:noProof/>
          <w:szCs w:val="24"/>
        </w:rPr>
        <w:t>25</w:t>
      </w:r>
      <w:r w:rsidRPr="00C96A6C">
        <w:rPr>
          <w:rFonts w:cs="Times New Roman"/>
          <w:noProof/>
          <w:szCs w:val="24"/>
        </w:rPr>
        <w:t>, 495–503.</w:t>
      </w:r>
    </w:p>
    <w:p w14:paraId="66AED84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Uversky, V.N., and Dunker, A.K. (2010). Understanding protein non-folding. Biochim. Biophys. Acta - Proteins Proteomics </w:t>
      </w:r>
      <w:r w:rsidRPr="00C96A6C">
        <w:rPr>
          <w:rFonts w:cs="Times New Roman"/>
          <w:i/>
          <w:iCs/>
          <w:noProof/>
          <w:szCs w:val="24"/>
        </w:rPr>
        <w:t>1804</w:t>
      </w:r>
      <w:r w:rsidRPr="00C96A6C">
        <w:rPr>
          <w:rFonts w:cs="Times New Roman"/>
          <w:noProof/>
          <w:szCs w:val="24"/>
        </w:rPr>
        <w:t>, 1231–1264.</w:t>
      </w:r>
    </w:p>
    <w:p w14:paraId="5CAC8CB0"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Uversky, V.N., Oldfield, C.J., and Dunker, A.K. (2008). Intrinsically disordered proteins in human diseases: Introducing the D 2 concept. Annu. Rev. Biophys. </w:t>
      </w:r>
      <w:r w:rsidRPr="00C96A6C">
        <w:rPr>
          <w:rFonts w:cs="Times New Roman"/>
          <w:i/>
          <w:iCs/>
          <w:noProof/>
          <w:szCs w:val="24"/>
        </w:rPr>
        <w:t>37</w:t>
      </w:r>
      <w:r w:rsidRPr="00C96A6C">
        <w:rPr>
          <w:rFonts w:cs="Times New Roman"/>
          <w:noProof/>
          <w:szCs w:val="24"/>
        </w:rPr>
        <w:t>, 215–246.</w:t>
      </w:r>
    </w:p>
    <w:p w14:paraId="629E14CD" w14:textId="77777777" w:rsidR="00C96A6C" w:rsidRPr="00C96A6C" w:rsidRDefault="00C96A6C" w:rsidP="00C96A6C">
      <w:pPr>
        <w:widowControl w:val="0"/>
        <w:autoSpaceDE w:val="0"/>
        <w:autoSpaceDN w:val="0"/>
        <w:adjustRightInd w:val="0"/>
        <w:spacing w:before="100" w:after="100" w:line="240" w:lineRule="auto"/>
        <w:rPr>
          <w:rFonts w:cs="Times New Roman"/>
          <w:noProof/>
        </w:rPr>
      </w:pPr>
      <w:r w:rsidRPr="00C96A6C">
        <w:rPr>
          <w:rFonts w:cs="Times New Roman"/>
          <w:noProof/>
          <w:szCs w:val="24"/>
        </w:rPr>
        <w:lastRenderedPageBreak/>
        <w:t xml:space="preserve">Vestergaard, B., and Hansen, S. (2006). Application of Bayesian analysis to indirect Fourier transformation in small-angle scattering. J. Appl. Crystallogr. </w:t>
      </w:r>
      <w:r w:rsidRPr="00C96A6C">
        <w:rPr>
          <w:rFonts w:cs="Times New Roman"/>
          <w:i/>
          <w:iCs/>
          <w:noProof/>
          <w:szCs w:val="24"/>
        </w:rPr>
        <w:t>39</w:t>
      </w:r>
      <w:r w:rsidRPr="00C96A6C">
        <w:rPr>
          <w:rFonts w:cs="Times New Roman"/>
          <w:noProof/>
          <w:szCs w:val="24"/>
        </w:rPr>
        <w:t>, 797–804.</w:t>
      </w:r>
    </w:p>
    <w:p w14:paraId="32416860" w14:textId="02ED308C" w:rsidR="003E7AAB" w:rsidRDefault="00C96A6C"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2AFF" w:usb1="4000ACFF" w:usb2="00000001" w:usb3="00000000" w:csb0="000001FF" w:csb1="00000000"/>
  </w:font>
  <w:font w:name="Arial">
    <w:panose1 w:val="020B0604020202020204"/>
    <w:charset w:val="CC"/>
    <w:family w:val="swiss"/>
    <w:pitch w:val="variable"/>
    <w:sig w:usb0="E0002AFF" w:usb1="C0007843" w:usb2="00000009" w:usb3="00000000" w:csb0="000001FF" w:csb1="00000000"/>
  </w:font>
  <w:font w:name="Times New Roman">
    <w:panose1 w:val="02020603050405020304"/>
    <w:charset w:val="CC"/>
    <w:family w:val="roman"/>
    <w:pitch w:val="variable"/>
    <w:sig w:usb0="E0002AFF" w:usb1="C0007843" w:usb2="00000009" w:usb3="00000000" w:csb0="000001F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wUAClpoQiwAAAA="/>
  </w:docVars>
  <w:rsids>
    <w:rsidRoot w:val="003B21EA"/>
    <w:rsid w:val="00002E80"/>
    <w:rsid w:val="000046D2"/>
    <w:rsid w:val="000060C4"/>
    <w:rsid w:val="0001316C"/>
    <w:rsid w:val="00015866"/>
    <w:rsid w:val="00016ED2"/>
    <w:rsid w:val="00022516"/>
    <w:rsid w:val="000244E3"/>
    <w:rsid w:val="00024DA4"/>
    <w:rsid w:val="000319A0"/>
    <w:rsid w:val="00032C15"/>
    <w:rsid w:val="0004309E"/>
    <w:rsid w:val="00043739"/>
    <w:rsid w:val="00047814"/>
    <w:rsid w:val="00055D46"/>
    <w:rsid w:val="00064488"/>
    <w:rsid w:val="00067482"/>
    <w:rsid w:val="00075B23"/>
    <w:rsid w:val="00077F33"/>
    <w:rsid w:val="000801B1"/>
    <w:rsid w:val="000843D3"/>
    <w:rsid w:val="00086C92"/>
    <w:rsid w:val="000949A1"/>
    <w:rsid w:val="00096D21"/>
    <w:rsid w:val="000A3BEF"/>
    <w:rsid w:val="000A7EB3"/>
    <w:rsid w:val="000B390C"/>
    <w:rsid w:val="000B5162"/>
    <w:rsid w:val="000B5572"/>
    <w:rsid w:val="000B6344"/>
    <w:rsid w:val="000C563D"/>
    <w:rsid w:val="000C5DD6"/>
    <w:rsid w:val="000C6D2A"/>
    <w:rsid w:val="000D13DC"/>
    <w:rsid w:val="000D190C"/>
    <w:rsid w:val="000D2902"/>
    <w:rsid w:val="000D44A5"/>
    <w:rsid w:val="000D4A65"/>
    <w:rsid w:val="000E0F0E"/>
    <w:rsid w:val="000E282E"/>
    <w:rsid w:val="000E449F"/>
    <w:rsid w:val="000E49AC"/>
    <w:rsid w:val="001030D8"/>
    <w:rsid w:val="001054A4"/>
    <w:rsid w:val="00114C73"/>
    <w:rsid w:val="00122381"/>
    <w:rsid w:val="00122AC4"/>
    <w:rsid w:val="001261CC"/>
    <w:rsid w:val="00130E73"/>
    <w:rsid w:val="0013160F"/>
    <w:rsid w:val="00132F0F"/>
    <w:rsid w:val="00132FBD"/>
    <w:rsid w:val="00136B96"/>
    <w:rsid w:val="00141FBE"/>
    <w:rsid w:val="00142B7A"/>
    <w:rsid w:val="00146FCE"/>
    <w:rsid w:val="0015202E"/>
    <w:rsid w:val="001527BD"/>
    <w:rsid w:val="001543AD"/>
    <w:rsid w:val="001555E1"/>
    <w:rsid w:val="00161CE9"/>
    <w:rsid w:val="00162B24"/>
    <w:rsid w:val="00163184"/>
    <w:rsid w:val="00163B21"/>
    <w:rsid w:val="00165D8D"/>
    <w:rsid w:val="00165F21"/>
    <w:rsid w:val="001721E4"/>
    <w:rsid w:val="00172DB3"/>
    <w:rsid w:val="0018311F"/>
    <w:rsid w:val="00185F5A"/>
    <w:rsid w:val="0019658C"/>
    <w:rsid w:val="001A030D"/>
    <w:rsid w:val="001A0C4B"/>
    <w:rsid w:val="001A2C98"/>
    <w:rsid w:val="001A412B"/>
    <w:rsid w:val="001A5F75"/>
    <w:rsid w:val="001B0C08"/>
    <w:rsid w:val="001D4807"/>
    <w:rsid w:val="001D74E3"/>
    <w:rsid w:val="001E120E"/>
    <w:rsid w:val="001E4525"/>
    <w:rsid w:val="001E579E"/>
    <w:rsid w:val="001E711C"/>
    <w:rsid w:val="001E79F7"/>
    <w:rsid w:val="001F0519"/>
    <w:rsid w:val="00201037"/>
    <w:rsid w:val="0020776E"/>
    <w:rsid w:val="0021070E"/>
    <w:rsid w:val="0021116F"/>
    <w:rsid w:val="002232C3"/>
    <w:rsid w:val="00223DC1"/>
    <w:rsid w:val="002244AF"/>
    <w:rsid w:val="00230003"/>
    <w:rsid w:val="00231254"/>
    <w:rsid w:val="00231B4A"/>
    <w:rsid w:val="002373AB"/>
    <w:rsid w:val="00237F4E"/>
    <w:rsid w:val="00251A49"/>
    <w:rsid w:val="00253268"/>
    <w:rsid w:val="00253CFD"/>
    <w:rsid w:val="00253EF3"/>
    <w:rsid w:val="002607F1"/>
    <w:rsid w:val="0026163D"/>
    <w:rsid w:val="00264F8C"/>
    <w:rsid w:val="00267255"/>
    <w:rsid w:val="00267DA8"/>
    <w:rsid w:val="002714D2"/>
    <w:rsid w:val="0027728B"/>
    <w:rsid w:val="00281494"/>
    <w:rsid w:val="00284D40"/>
    <w:rsid w:val="002875E7"/>
    <w:rsid w:val="0029009F"/>
    <w:rsid w:val="002A3C18"/>
    <w:rsid w:val="002A59A2"/>
    <w:rsid w:val="002A7978"/>
    <w:rsid w:val="002A7CC9"/>
    <w:rsid w:val="002B12DB"/>
    <w:rsid w:val="002B29C7"/>
    <w:rsid w:val="002C0646"/>
    <w:rsid w:val="002C102E"/>
    <w:rsid w:val="002C3A98"/>
    <w:rsid w:val="002C3D2B"/>
    <w:rsid w:val="002D4DDA"/>
    <w:rsid w:val="002D5774"/>
    <w:rsid w:val="002D69D6"/>
    <w:rsid w:val="002E26FF"/>
    <w:rsid w:val="002E3C18"/>
    <w:rsid w:val="002E3E3F"/>
    <w:rsid w:val="002F1D2A"/>
    <w:rsid w:val="002F3974"/>
    <w:rsid w:val="002F4EF3"/>
    <w:rsid w:val="002F7AF8"/>
    <w:rsid w:val="002F7F17"/>
    <w:rsid w:val="00300FAD"/>
    <w:rsid w:val="00304594"/>
    <w:rsid w:val="0031340E"/>
    <w:rsid w:val="003135B4"/>
    <w:rsid w:val="0031488A"/>
    <w:rsid w:val="00314B60"/>
    <w:rsid w:val="00314E05"/>
    <w:rsid w:val="00316AE3"/>
    <w:rsid w:val="00325096"/>
    <w:rsid w:val="00325E4C"/>
    <w:rsid w:val="0033236E"/>
    <w:rsid w:val="00332B3E"/>
    <w:rsid w:val="003374B5"/>
    <w:rsid w:val="003402EA"/>
    <w:rsid w:val="0035184B"/>
    <w:rsid w:val="00354A8C"/>
    <w:rsid w:val="00354E3B"/>
    <w:rsid w:val="00356136"/>
    <w:rsid w:val="00364A67"/>
    <w:rsid w:val="00365736"/>
    <w:rsid w:val="003666C3"/>
    <w:rsid w:val="003679DF"/>
    <w:rsid w:val="00375F1D"/>
    <w:rsid w:val="00376685"/>
    <w:rsid w:val="00381397"/>
    <w:rsid w:val="003947D6"/>
    <w:rsid w:val="00395115"/>
    <w:rsid w:val="003B21EA"/>
    <w:rsid w:val="003B3F3C"/>
    <w:rsid w:val="003C5129"/>
    <w:rsid w:val="003D3BE3"/>
    <w:rsid w:val="003E5BED"/>
    <w:rsid w:val="003E7AAB"/>
    <w:rsid w:val="003F11DB"/>
    <w:rsid w:val="003F7981"/>
    <w:rsid w:val="00416892"/>
    <w:rsid w:val="004168CD"/>
    <w:rsid w:val="00421D19"/>
    <w:rsid w:val="0042622C"/>
    <w:rsid w:val="00430687"/>
    <w:rsid w:val="0043355F"/>
    <w:rsid w:val="0043504B"/>
    <w:rsid w:val="004372F5"/>
    <w:rsid w:val="00437454"/>
    <w:rsid w:val="004379F6"/>
    <w:rsid w:val="00445FCE"/>
    <w:rsid w:val="00447045"/>
    <w:rsid w:val="00460461"/>
    <w:rsid w:val="00460D9B"/>
    <w:rsid w:val="00461905"/>
    <w:rsid w:val="00462842"/>
    <w:rsid w:val="004653FD"/>
    <w:rsid w:val="00466770"/>
    <w:rsid w:val="00483C00"/>
    <w:rsid w:val="004A1A5F"/>
    <w:rsid w:val="004A4A07"/>
    <w:rsid w:val="004A791B"/>
    <w:rsid w:val="004C06B9"/>
    <w:rsid w:val="004C1CF2"/>
    <w:rsid w:val="004C3CC4"/>
    <w:rsid w:val="004D383F"/>
    <w:rsid w:val="004D7988"/>
    <w:rsid w:val="004E0DA8"/>
    <w:rsid w:val="004E5B32"/>
    <w:rsid w:val="004F2853"/>
    <w:rsid w:val="004F2EA5"/>
    <w:rsid w:val="004F4F4D"/>
    <w:rsid w:val="004F6AFB"/>
    <w:rsid w:val="005066D4"/>
    <w:rsid w:val="005072E0"/>
    <w:rsid w:val="005126DC"/>
    <w:rsid w:val="005208A3"/>
    <w:rsid w:val="005214EC"/>
    <w:rsid w:val="0052216C"/>
    <w:rsid w:val="00523A2A"/>
    <w:rsid w:val="00523D01"/>
    <w:rsid w:val="005334A0"/>
    <w:rsid w:val="005344F0"/>
    <w:rsid w:val="005409E5"/>
    <w:rsid w:val="0054449B"/>
    <w:rsid w:val="005460D7"/>
    <w:rsid w:val="005513C0"/>
    <w:rsid w:val="0055542C"/>
    <w:rsid w:val="00557F11"/>
    <w:rsid w:val="00566C92"/>
    <w:rsid w:val="00571B9C"/>
    <w:rsid w:val="005724D0"/>
    <w:rsid w:val="005771CF"/>
    <w:rsid w:val="00585CF2"/>
    <w:rsid w:val="00587CE2"/>
    <w:rsid w:val="00587E6E"/>
    <w:rsid w:val="00593655"/>
    <w:rsid w:val="00594EF3"/>
    <w:rsid w:val="005A5342"/>
    <w:rsid w:val="005A6E74"/>
    <w:rsid w:val="005B2A10"/>
    <w:rsid w:val="005B3DD0"/>
    <w:rsid w:val="005B5AAE"/>
    <w:rsid w:val="005C2982"/>
    <w:rsid w:val="005C5BBB"/>
    <w:rsid w:val="005E2109"/>
    <w:rsid w:val="005E31F2"/>
    <w:rsid w:val="005F26B0"/>
    <w:rsid w:val="0060197A"/>
    <w:rsid w:val="0060438E"/>
    <w:rsid w:val="00607A07"/>
    <w:rsid w:val="006103E8"/>
    <w:rsid w:val="00610848"/>
    <w:rsid w:val="0061567A"/>
    <w:rsid w:val="00616D13"/>
    <w:rsid w:val="00621972"/>
    <w:rsid w:val="006252E4"/>
    <w:rsid w:val="00630C02"/>
    <w:rsid w:val="00634F10"/>
    <w:rsid w:val="00635D9C"/>
    <w:rsid w:val="00636F9C"/>
    <w:rsid w:val="00643E3F"/>
    <w:rsid w:val="006529DA"/>
    <w:rsid w:val="006537D2"/>
    <w:rsid w:val="006539C6"/>
    <w:rsid w:val="00660560"/>
    <w:rsid w:val="00662B69"/>
    <w:rsid w:val="006731A2"/>
    <w:rsid w:val="00682A38"/>
    <w:rsid w:val="00690F97"/>
    <w:rsid w:val="006944F6"/>
    <w:rsid w:val="00694C1E"/>
    <w:rsid w:val="006961D3"/>
    <w:rsid w:val="00696471"/>
    <w:rsid w:val="006A2A39"/>
    <w:rsid w:val="006B3CF2"/>
    <w:rsid w:val="006B51F8"/>
    <w:rsid w:val="006C3333"/>
    <w:rsid w:val="006C6020"/>
    <w:rsid w:val="006C7DFA"/>
    <w:rsid w:val="006D2FD6"/>
    <w:rsid w:val="006D3372"/>
    <w:rsid w:val="006E0B6A"/>
    <w:rsid w:val="006E2D2A"/>
    <w:rsid w:val="006E31E3"/>
    <w:rsid w:val="006E7AF1"/>
    <w:rsid w:val="006F1811"/>
    <w:rsid w:val="00700327"/>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7046"/>
    <w:rsid w:val="007558D6"/>
    <w:rsid w:val="007609B6"/>
    <w:rsid w:val="007626E4"/>
    <w:rsid w:val="007636CE"/>
    <w:rsid w:val="00775752"/>
    <w:rsid w:val="00781910"/>
    <w:rsid w:val="007826B3"/>
    <w:rsid w:val="007862D8"/>
    <w:rsid w:val="0079015A"/>
    <w:rsid w:val="00790DB2"/>
    <w:rsid w:val="007925F2"/>
    <w:rsid w:val="00794186"/>
    <w:rsid w:val="00796E32"/>
    <w:rsid w:val="007A02F7"/>
    <w:rsid w:val="007A7B7C"/>
    <w:rsid w:val="007B7A57"/>
    <w:rsid w:val="007C1A8C"/>
    <w:rsid w:val="007C5636"/>
    <w:rsid w:val="007D21CC"/>
    <w:rsid w:val="007D21E4"/>
    <w:rsid w:val="007D2DF1"/>
    <w:rsid w:val="007D4B7C"/>
    <w:rsid w:val="007E096E"/>
    <w:rsid w:val="007E65E4"/>
    <w:rsid w:val="007E7B95"/>
    <w:rsid w:val="007F1DC5"/>
    <w:rsid w:val="007F24F4"/>
    <w:rsid w:val="007F4346"/>
    <w:rsid w:val="007F6083"/>
    <w:rsid w:val="007F7B16"/>
    <w:rsid w:val="00800396"/>
    <w:rsid w:val="0080175D"/>
    <w:rsid w:val="00801C1F"/>
    <w:rsid w:val="008076A8"/>
    <w:rsid w:val="008162C9"/>
    <w:rsid w:val="00816DA2"/>
    <w:rsid w:val="0082750A"/>
    <w:rsid w:val="00833F8B"/>
    <w:rsid w:val="00836CF5"/>
    <w:rsid w:val="008624BF"/>
    <w:rsid w:val="00865286"/>
    <w:rsid w:val="0086533F"/>
    <w:rsid w:val="0087362A"/>
    <w:rsid w:val="00873B7C"/>
    <w:rsid w:val="00874B46"/>
    <w:rsid w:val="00874EE2"/>
    <w:rsid w:val="00877594"/>
    <w:rsid w:val="00877910"/>
    <w:rsid w:val="00880815"/>
    <w:rsid w:val="008819A7"/>
    <w:rsid w:val="00882BD1"/>
    <w:rsid w:val="00887262"/>
    <w:rsid w:val="00887991"/>
    <w:rsid w:val="00890C2A"/>
    <w:rsid w:val="008A1717"/>
    <w:rsid w:val="008A2C25"/>
    <w:rsid w:val="008A42D2"/>
    <w:rsid w:val="008B2AAA"/>
    <w:rsid w:val="008C79E7"/>
    <w:rsid w:val="008D0152"/>
    <w:rsid w:val="008D3F12"/>
    <w:rsid w:val="008F1D75"/>
    <w:rsid w:val="008F6548"/>
    <w:rsid w:val="008F7649"/>
    <w:rsid w:val="00902697"/>
    <w:rsid w:val="00904B02"/>
    <w:rsid w:val="00912E7B"/>
    <w:rsid w:val="00922FA4"/>
    <w:rsid w:val="0092526D"/>
    <w:rsid w:val="00933660"/>
    <w:rsid w:val="00933B46"/>
    <w:rsid w:val="009378EB"/>
    <w:rsid w:val="00941914"/>
    <w:rsid w:val="009426AA"/>
    <w:rsid w:val="009464C8"/>
    <w:rsid w:val="0094762D"/>
    <w:rsid w:val="009536EA"/>
    <w:rsid w:val="0095539B"/>
    <w:rsid w:val="0096674E"/>
    <w:rsid w:val="00966790"/>
    <w:rsid w:val="009715A1"/>
    <w:rsid w:val="00973616"/>
    <w:rsid w:val="0097414E"/>
    <w:rsid w:val="00974310"/>
    <w:rsid w:val="0097580C"/>
    <w:rsid w:val="00976176"/>
    <w:rsid w:val="009807BD"/>
    <w:rsid w:val="0099018B"/>
    <w:rsid w:val="00991209"/>
    <w:rsid w:val="00994732"/>
    <w:rsid w:val="009A67FA"/>
    <w:rsid w:val="009B34EB"/>
    <w:rsid w:val="009B3FC9"/>
    <w:rsid w:val="009C146E"/>
    <w:rsid w:val="009C2A38"/>
    <w:rsid w:val="009C599C"/>
    <w:rsid w:val="009D16C8"/>
    <w:rsid w:val="009D16DB"/>
    <w:rsid w:val="009D35FF"/>
    <w:rsid w:val="009D5975"/>
    <w:rsid w:val="009D7113"/>
    <w:rsid w:val="009E22E3"/>
    <w:rsid w:val="009F1653"/>
    <w:rsid w:val="00A0149F"/>
    <w:rsid w:val="00A109E9"/>
    <w:rsid w:val="00A10FC2"/>
    <w:rsid w:val="00A169E9"/>
    <w:rsid w:val="00A17528"/>
    <w:rsid w:val="00A17BC8"/>
    <w:rsid w:val="00A20D1C"/>
    <w:rsid w:val="00A20D7D"/>
    <w:rsid w:val="00A24AED"/>
    <w:rsid w:val="00A26A50"/>
    <w:rsid w:val="00A26F09"/>
    <w:rsid w:val="00A32817"/>
    <w:rsid w:val="00A34AD2"/>
    <w:rsid w:val="00A409CC"/>
    <w:rsid w:val="00A4529F"/>
    <w:rsid w:val="00A452A1"/>
    <w:rsid w:val="00A516A4"/>
    <w:rsid w:val="00A51B4D"/>
    <w:rsid w:val="00A53422"/>
    <w:rsid w:val="00A55BB9"/>
    <w:rsid w:val="00A62721"/>
    <w:rsid w:val="00A70FB4"/>
    <w:rsid w:val="00A714B4"/>
    <w:rsid w:val="00A727C9"/>
    <w:rsid w:val="00A73427"/>
    <w:rsid w:val="00A75FAC"/>
    <w:rsid w:val="00A76677"/>
    <w:rsid w:val="00A779C4"/>
    <w:rsid w:val="00A832BA"/>
    <w:rsid w:val="00A834CB"/>
    <w:rsid w:val="00A878FB"/>
    <w:rsid w:val="00A97EB7"/>
    <w:rsid w:val="00AB136B"/>
    <w:rsid w:val="00AB73E9"/>
    <w:rsid w:val="00AC1517"/>
    <w:rsid w:val="00AC37B1"/>
    <w:rsid w:val="00AD38F7"/>
    <w:rsid w:val="00AD7EAB"/>
    <w:rsid w:val="00AE2B4B"/>
    <w:rsid w:val="00AE3C79"/>
    <w:rsid w:val="00AF2D5E"/>
    <w:rsid w:val="00AF6EAE"/>
    <w:rsid w:val="00B02FA3"/>
    <w:rsid w:val="00B100AA"/>
    <w:rsid w:val="00B110C0"/>
    <w:rsid w:val="00B2166F"/>
    <w:rsid w:val="00B27E1F"/>
    <w:rsid w:val="00B30522"/>
    <w:rsid w:val="00B34046"/>
    <w:rsid w:val="00B359C6"/>
    <w:rsid w:val="00B40FD7"/>
    <w:rsid w:val="00B435BB"/>
    <w:rsid w:val="00B43C49"/>
    <w:rsid w:val="00B5170E"/>
    <w:rsid w:val="00B55833"/>
    <w:rsid w:val="00B606D3"/>
    <w:rsid w:val="00B61C86"/>
    <w:rsid w:val="00B729EA"/>
    <w:rsid w:val="00B72FFC"/>
    <w:rsid w:val="00B73581"/>
    <w:rsid w:val="00B80021"/>
    <w:rsid w:val="00B81DB0"/>
    <w:rsid w:val="00B831CA"/>
    <w:rsid w:val="00B8612A"/>
    <w:rsid w:val="00B9008E"/>
    <w:rsid w:val="00B94309"/>
    <w:rsid w:val="00B97958"/>
    <w:rsid w:val="00BA366F"/>
    <w:rsid w:val="00BB02BA"/>
    <w:rsid w:val="00BB0EC6"/>
    <w:rsid w:val="00BC11FE"/>
    <w:rsid w:val="00BC1E26"/>
    <w:rsid w:val="00BC462D"/>
    <w:rsid w:val="00BC7B65"/>
    <w:rsid w:val="00BD472E"/>
    <w:rsid w:val="00BD589F"/>
    <w:rsid w:val="00BE2AE0"/>
    <w:rsid w:val="00BE3A72"/>
    <w:rsid w:val="00BE52EC"/>
    <w:rsid w:val="00BE7317"/>
    <w:rsid w:val="00BE7B2B"/>
    <w:rsid w:val="00BF1AED"/>
    <w:rsid w:val="00C011FB"/>
    <w:rsid w:val="00C05551"/>
    <w:rsid w:val="00C12BAB"/>
    <w:rsid w:val="00C20B7D"/>
    <w:rsid w:val="00C22D53"/>
    <w:rsid w:val="00C23573"/>
    <w:rsid w:val="00C25A7C"/>
    <w:rsid w:val="00C26256"/>
    <w:rsid w:val="00C36BB5"/>
    <w:rsid w:val="00C413CA"/>
    <w:rsid w:val="00C42040"/>
    <w:rsid w:val="00C45E7D"/>
    <w:rsid w:val="00C628A5"/>
    <w:rsid w:val="00C63240"/>
    <w:rsid w:val="00C63365"/>
    <w:rsid w:val="00C64A50"/>
    <w:rsid w:val="00C65AC7"/>
    <w:rsid w:val="00C71AA0"/>
    <w:rsid w:val="00C771E4"/>
    <w:rsid w:val="00C85AD7"/>
    <w:rsid w:val="00C96A6C"/>
    <w:rsid w:val="00C96FBF"/>
    <w:rsid w:val="00CA0FC4"/>
    <w:rsid w:val="00CA3BD8"/>
    <w:rsid w:val="00CB069B"/>
    <w:rsid w:val="00CB1A60"/>
    <w:rsid w:val="00CC69C1"/>
    <w:rsid w:val="00CC70AA"/>
    <w:rsid w:val="00CC7409"/>
    <w:rsid w:val="00CD61A4"/>
    <w:rsid w:val="00CF1021"/>
    <w:rsid w:val="00CF180B"/>
    <w:rsid w:val="00CF1E62"/>
    <w:rsid w:val="00CF2A2C"/>
    <w:rsid w:val="00CF4B97"/>
    <w:rsid w:val="00CF54EA"/>
    <w:rsid w:val="00CF748F"/>
    <w:rsid w:val="00CF7D65"/>
    <w:rsid w:val="00CF7FDE"/>
    <w:rsid w:val="00D07035"/>
    <w:rsid w:val="00D071D7"/>
    <w:rsid w:val="00D10AD6"/>
    <w:rsid w:val="00D11EDF"/>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4538"/>
    <w:rsid w:val="00DA6FD1"/>
    <w:rsid w:val="00DB040C"/>
    <w:rsid w:val="00DC059F"/>
    <w:rsid w:val="00DC3371"/>
    <w:rsid w:val="00DC4DC1"/>
    <w:rsid w:val="00DD041E"/>
    <w:rsid w:val="00DD14CA"/>
    <w:rsid w:val="00DD7C5E"/>
    <w:rsid w:val="00DE0ADC"/>
    <w:rsid w:val="00DE185F"/>
    <w:rsid w:val="00DE1A94"/>
    <w:rsid w:val="00DE660C"/>
    <w:rsid w:val="00DF3B87"/>
    <w:rsid w:val="00DF42B6"/>
    <w:rsid w:val="00DF68F4"/>
    <w:rsid w:val="00E0168F"/>
    <w:rsid w:val="00E01A52"/>
    <w:rsid w:val="00E0604F"/>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6109"/>
    <w:rsid w:val="00E87280"/>
    <w:rsid w:val="00E91CB8"/>
    <w:rsid w:val="00E970ED"/>
    <w:rsid w:val="00EA5388"/>
    <w:rsid w:val="00EA7A42"/>
    <w:rsid w:val="00EC0B46"/>
    <w:rsid w:val="00EC0DC9"/>
    <w:rsid w:val="00EC6A48"/>
    <w:rsid w:val="00ED2F7B"/>
    <w:rsid w:val="00ED407A"/>
    <w:rsid w:val="00ED46F0"/>
    <w:rsid w:val="00ED78C0"/>
    <w:rsid w:val="00EE535E"/>
    <w:rsid w:val="00EE747F"/>
    <w:rsid w:val="00EF1834"/>
    <w:rsid w:val="00EF1C02"/>
    <w:rsid w:val="00EF60E3"/>
    <w:rsid w:val="00EF7950"/>
    <w:rsid w:val="00F0242B"/>
    <w:rsid w:val="00F105BA"/>
    <w:rsid w:val="00F13351"/>
    <w:rsid w:val="00F13B1F"/>
    <w:rsid w:val="00F16B53"/>
    <w:rsid w:val="00F175AF"/>
    <w:rsid w:val="00F2100A"/>
    <w:rsid w:val="00F21C69"/>
    <w:rsid w:val="00F25D42"/>
    <w:rsid w:val="00F324EE"/>
    <w:rsid w:val="00F32A05"/>
    <w:rsid w:val="00F333C6"/>
    <w:rsid w:val="00F341ED"/>
    <w:rsid w:val="00F341FD"/>
    <w:rsid w:val="00F34742"/>
    <w:rsid w:val="00F44AD3"/>
    <w:rsid w:val="00F54C07"/>
    <w:rsid w:val="00F553BE"/>
    <w:rsid w:val="00F652E2"/>
    <w:rsid w:val="00F65FAB"/>
    <w:rsid w:val="00F71686"/>
    <w:rsid w:val="00F754BB"/>
    <w:rsid w:val="00F77F05"/>
    <w:rsid w:val="00F81717"/>
    <w:rsid w:val="00F82C17"/>
    <w:rsid w:val="00F846BB"/>
    <w:rsid w:val="00F85837"/>
    <w:rsid w:val="00F91481"/>
    <w:rsid w:val="00FA1D59"/>
    <w:rsid w:val="00FA20DE"/>
    <w:rsid w:val="00FA4324"/>
    <w:rsid w:val="00FA7443"/>
    <w:rsid w:val="00FA7701"/>
    <w:rsid w:val="00FB38C6"/>
    <w:rsid w:val="00FB759B"/>
    <w:rsid w:val="00FB7C5B"/>
    <w:rsid w:val="00FC13FB"/>
    <w:rsid w:val="00FC2A61"/>
    <w:rsid w:val="00FC67F5"/>
    <w:rsid w:val="00FC6BB9"/>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www.cell.com/structure/article-types" TargetMode="External"/><Relationship Id="rId10" Type="http://schemas.openxmlformats.org/officeDocument/2006/relationships/image" Target="media/image3.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ndbserver.rutgers.edu/" TargetMode="External"/><Relationship Id="rId27" Type="http://schemas.openxmlformats.org/officeDocument/2006/relationships/hyperlink" Target="https://git.embl.de/grp-svergun/gnnom" TargetMode="Externa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09FC8-78F1-4FD5-B404-957877DBF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3</TotalTime>
  <Pages>20</Pages>
  <Words>20622</Words>
  <Characters>117547</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643</cp:revision>
  <dcterms:created xsi:type="dcterms:W3CDTF">2020-05-05T09:54:00Z</dcterms:created>
  <dcterms:modified xsi:type="dcterms:W3CDTF">2021-07-16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